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0"/>
        <w:gridCol w:w="1926"/>
      </w:tblGrid>
      <w:tr w:rsidR="008B0427" w:rsidRPr="008B0427" w14:paraId="3402D88C" w14:textId="77777777" w:rsidTr="00FD3BBE">
        <w:tc>
          <w:tcPr>
            <w:tcW w:w="7100" w:type="dxa"/>
          </w:tcPr>
          <w:p w14:paraId="7E30335D" w14:textId="77777777" w:rsidR="008B0427" w:rsidRPr="008B0427" w:rsidRDefault="008B0427" w:rsidP="00D65A30">
            <w:pPr>
              <w:spacing w:before="480"/>
              <w:jc w:val="center"/>
              <w:rPr>
                <w:b/>
                <w:sz w:val="24"/>
              </w:rPr>
            </w:pPr>
            <w:r w:rsidRPr="008B0427">
              <w:rPr>
                <w:b/>
                <w:sz w:val="24"/>
              </w:rPr>
              <w:t>DEAKIN UNIVERSITY HUMAN RESEARCH ETHICS COMMITTEE</w:t>
            </w:r>
          </w:p>
          <w:p w14:paraId="1A2F63CF" w14:textId="77777777" w:rsidR="008B0427" w:rsidRDefault="008B0427" w:rsidP="00D65A30">
            <w:pPr>
              <w:jc w:val="center"/>
              <w:rPr>
                <w:b/>
                <w:sz w:val="24"/>
              </w:rPr>
            </w:pPr>
            <w:r w:rsidRPr="008B0427">
              <w:rPr>
                <w:b/>
                <w:sz w:val="24"/>
              </w:rPr>
              <w:t>PROJECT DESCRIPTION/PROTOCOL</w:t>
            </w:r>
          </w:p>
          <w:p w14:paraId="2714BAC4" w14:textId="77777777" w:rsidR="00FD3BBE" w:rsidRDefault="00FD3BBE" w:rsidP="00D65A30">
            <w:pPr>
              <w:jc w:val="center"/>
              <w:rPr>
                <w:b/>
                <w:sz w:val="24"/>
              </w:rPr>
            </w:pPr>
          </w:p>
          <w:p w14:paraId="614DBE61" w14:textId="77777777" w:rsidR="00FD3BBE" w:rsidRDefault="00FD3BBE" w:rsidP="00D65A30">
            <w:pPr>
              <w:jc w:val="center"/>
              <w:rPr>
                <w:b/>
                <w:sz w:val="24"/>
              </w:rPr>
            </w:pPr>
          </w:p>
          <w:p w14:paraId="7E8D6C85" w14:textId="77777777" w:rsidR="00FD3BBE" w:rsidRPr="008B0427" w:rsidRDefault="00FD3BBE" w:rsidP="00D65A30">
            <w:pPr>
              <w:jc w:val="center"/>
            </w:pPr>
          </w:p>
        </w:tc>
        <w:tc>
          <w:tcPr>
            <w:tcW w:w="1926" w:type="dxa"/>
          </w:tcPr>
          <w:p w14:paraId="12892FFE" w14:textId="77777777" w:rsidR="008B0427" w:rsidRPr="008B0427" w:rsidRDefault="008B0427" w:rsidP="00D65A30">
            <w:r w:rsidRPr="008B0427">
              <w:rPr>
                <w:rFonts w:cs="Calibri"/>
                <w:noProof/>
                <w:color w:val="424242"/>
                <w:lang w:eastAsia="en-AU"/>
              </w:rPr>
              <w:drawing>
                <wp:inline distT="0" distB="0" distL="0" distR="0" wp14:anchorId="796EFAA6" wp14:editId="31929835">
                  <wp:extent cx="1080000" cy="10800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akin_Worldly_Logo_Keyline[p]_120x120.gif"/>
                          <pic:cNvPicPr/>
                        </pic:nvPicPr>
                        <pic:blipFill>
                          <a:blip r:embed="rId7">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bl>
    <w:p w14:paraId="6C3A5251" w14:textId="77777777" w:rsidR="00FD3BBE" w:rsidRPr="00FD3BBE" w:rsidRDefault="00FD3BBE" w:rsidP="006C0BC5">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b/>
          <w:sz w:val="24"/>
          <w:szCs w:val="24"/>
        </w:rPr>
      </w:pPr>
      <w:r w:rsidRPr="00FD3BBE">
        <w:rPr>
          <w:rFonts w:eastAsia="Times New Roman" w:cs="Times New Roman"/>
          <w:b/>
          <w:sz w:val="24"/>
          <w:szCs w:val="24"/>
        </w:rPr>
        <w:t>Instructions</w:t>
      </w:r>
      <w:r>
        <w:rPr>
          <w:rFonts w:eastAsia="Times New Roman" w:cs="Times New Roman"/>
          <w:b/>
          <w:sz w:val="24"/>
          <w:szCs w:val="24"/>
        </w:rPr>
        <w:t xml:space="preserve"> for preparing the project description/protocol</w:t>
      </w:r>
    </w:p>
    <w:p w14:paraId="1474D701" w14:textId="77777777" w:rsidR="00FD3BBE" w:rsidRPr="00FD3BBE" w:rsidRDefault="00FD3BBE"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T</w:t>
      </w:r>
      <w:r w:rsidRPr="00FD3BBE">
        <w:rPr>
          <w:rFonts w:eastAsia="Times New Roman" w:cs="Times New Roman"/>
          <w:szCs w:val="24"/>
        </w:rPr>
        <w:t xml:space="preserve">he purpose of </w:t>
      </w:r>
      <w:r>
        <w:rPr>
          <w:rFonts w:eastAsia="Times New Roman" w:cs="Times New Roman"/>
          <w:szCs w:val="24"/>
        </w:rPr>
        <w:t>the</w:t>
      </w:r>
      <w:r w:rsidRPr="00FD3BBE">
        <w:rPr>
          <w:rFonts w:eastAsia="Times New Roman" w:cs="Times New Roman"/>
          <w:szCs w:val="24"/>
        </w:rPr>
        <w:t xml:space="preserve"> Project Description is to provide the scientific and academic background an</w:t>
      </w:r>
      <w:r w:rsidR="00C95CCE">
        <w:rPr>
          <w:rFonts w:eastAsia="Times New Roman" w:cs="Times New Roman"/>
          <w:szCs w:val="24"/>
        </w:rPr>
        <w:t>d context of a research project.</w:t>
      </w:r>
    </w:p>
    <w:p w14:paraId="6168F24A" w14:textId="77777777" w:rsidR="00FD3BBE" w:rsidRPr="00FD3BBE" w:rsidRDefault="00FD3BBE"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A</w:t>
      </w:r>
      <w:r w:rsidRPr="00FD3BBE">
        <w:rPr>
          <w:rFonts w:eastAsia="Times New Roman" w:cs="Times New Roman"/>
          <w:szCs w:val="24"/>
        </w:rPr>
        <w:t xml:space="preserve"> Project Description is a </w:t>
      </w:r>
      <w:r w:rsidRPr="00FD3BBE">
        <w:rPr>
          <w:rFonts w:eastAsia="Times New Roman" w:cs="Times New Roman"/>
          <w:b/>
          <w:bCs/>
          <w:szCs w:val="24"/>
        </w:rPr>
        <w:t xml:space="preserve">mandatory </w:t>
      </w:r>
      <w:r w:rsidRPr="00FD3BBE">
        <w:rPr>
          <w:rFonts w:eastAsia="Times New Roman" w:cs="Times New Roman"/>
          <w:szCs w:val="24"/>
        </w:rPr>
        <w:t>component of a submission using the H</w:t>
      </w:r>
      <w:r w:rsidR="00C95CCE">
        <w:rPr>
          <w:rFonts w:eastAsia="Times New Roman" w:cs="Times New Roman"/>
          <w:szCs w:val="24"/>
        </w:rPr>
        <w:t>uman Research Ethics Application (H</w:t>
      </w:r>
      <w:r w:rsidRPr="00FD3BBE">
        <w:rPr>
          <w:rFonts w:eastAsia="Times New Roman" w:cs="Times New Roman"/>
          <w:szCs w:val="24"/>
        </w:rPr>
        <w:t>REA</w:t>
      </w:r>
      <w:r w:rsidR="00C95CCE">
        <w:rPr>
          <w:rFonts w:eastAsia="Times New Roman" w:cs="Times New Roman"/>
          <w:szCs w:val="24"/>
        </w:rPr>
        <w:t>).</w:t>
      </w:r>
    </w:p>
    <w:p w14:paraId="1223F22D" w14:textId="77777777" w:rsidR="00FD3BBE" w:rsidRPr="00FD3BBE" w:rsidRDefault="00FD3BBE"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T</w:t>
      </w:r>
      <w:r w:rsidRPr="00FD3BBE">
        <w:rPr>
          <w:rFonts w:eastAsia="Times New Roman" w:cs="Times New Roman"/>
          <w:szCs w:val="24"/>
        </w:rPr>
        <w:t>he section headings in this Project Description template represent a structure for presentation of information about a research project that meets the</w:t>
      </w:r>
      <w:r w:rsidR="00C95CCE">
        <w:rPr>
          <w:rFonts w:eastAsia="Times New Roman" w:cs="Times New Roman"/>
          <w:szCs w:val="24"/>
        </w:rPr>
        <w:t xml:space="preserve"> needs of an ethics review body.</w:t>
      </w:r>
    </w:p>
    <w:p w14:paraId="080E7467" w14:textId="77777777" w:rsidR="00FD3BBE" w:rsidRDefault="00FD3BBE"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N</w:t>
      </w:r>
      <w:r w:rsidRPr="00FD3BBE">
        <w:rPr>
          <w:rFonts w:eastAsia="Times New Roman" w:cs="Times New Roman"/>
          <w:szCs w:val="24"/>
        </w:rPr>
        <w:t>ot all headings or sub-headings in this template are rel</w:t>
      </w:r>
      <w:r w:rsidR="009F5021">
        <w:rPr>
          <w:rFonts w:eastAsia="Times New Roman" w:cs="Times New Roman"/>
          <w:szCs w:val="24"/>
        </w:rPr>
        <w:t xml:space="preserve">evant for each research project. Where a question is not relevant please enter NA into the response box. Please do not delete the question. </w:t>
      </w:r>
    </w:p>
    <w:p w14:paraId="2D9454E8" w14:textId="77777777" w:rsidR="00D32C41" w:rsidRDefault="00D32C41"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Researchers may use visual aids</w:t>
      </w:r>
      <w:r w:rsidR="000F1A8C">
        <w:rPr>
          <w:rFonts w:eastAsia="Times New Roman" w:cs="Times New Roman"/>
          <w:szCs w:val="24"/>
        </w:rPr>
        <w:t xml:space="preserve"> embedded in the project description/protocol</w:t>
      </w:r>
      <w:r>
        <w:rPr>
          <w:rFonts w:eastAsia="Times New Roman" w:cs="Times New Roman"/>
          <w:szCs w:val="24"/>
        </w:rPr>
        <w:t xml:space="preserve"> to assist in describing their project where appropriate (</w:t>
      </w:r>
      <w:proofErr w:type="gramStart"/>
      <w:r>
        <w:rPr>
          <w:rFonts w:eastAsia="Times New Roman" w:cs="Times New Roman"/>
          <w:szCs w:val="24"/>
        </w:rPr>
        <w:t>e.g.</w:t>
      </w:r>
      <w:proofErr w:type="gramEnd"/>
      <w:r>
        <w:rPr>
          <w:rFonts w:eastAsia="Times New Roman" w:cs="Times New Roman"/>
          <w:szCs w:val="24"/>
        </w:rPr>
        <w:t xml:space="preserve"> </w:t>
      </w:r>
      <w:r w:rsidR="000F1A8C">
        <w:rPr>
          <w:rFonts w:eastAsia="Times New Roman" w:cs="Times New Roman"/>
          <w:szCs w:val="24"/>
        </w:rPr>
        <w:t>images, videos etc.).</w:t>
      </w:r>
    </w:p>
    <w:p w14:paraId="2E8A18AE" w14:textId="77777777" w:rsidR="00FD3BBE" w:rsidRPr="00FD3BBE" w:rsidRDefault="00D32C41"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S</w:t>
      </w:r>
      <w:r w:rsidR="00FD3BBE" w:rsidRPr="00FD3BBE">
        <w:rPr>
          <w:rFonts w:eastAsia="Times New Roman" w:cs="Times New Roman"/>
          <w:szCs w:val="24"/>
        </w:rPr>
        <w:t xml:space="preserve">ubmissions of clinical trial proposals may use alternative protocol templates, such as the </w:t>
      </w:r>
      <w:hyperlink r:id="rId8" w:tgtFrame="_blank" w:history="1">
        <w:r w:rsidR="00FD3BBE" w:rsidRPr="00FD3BBE">
          <w:rPr>
            <w:rFonts w:eastAsia="Times New Roman" w:cs="Times New Roman"/>
            <w:color w:val="0000FF"/>
            <w:szCs w:val="24"/>
            <w:u w:val="single"/>
          </w:rPr>
          <w:t>SPIRIT statement</w:t>
        </w:r>
      </w:hyperlink>
      <w:r w:rsidR="00C95CCE">
        <w:rPr>
          <w:rFonts w:eastAsia="Times New Roman" w:cs="Times New Roman"/>
          <w:szCs w:val="24"/>
        </w:rPr>
        <w:t>.</w:t>
      </w:r>
    </w:p>
    <w:p w14:paraId="02E1A13C" w14:textId="77777777" w:rsidR="00FD3BBE" w:rsidRPr="00FD3BBE" w:rsidRDefault="00FD3BBE"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R</w:t>
      </w:r>
      <w:r w:rsidRPr="00FD3BBE">
        <w:rPr>
          <w:rFonts w:eastAsia="Times New Roman" w:cs="Times New Roman"/>
          <w:szCs w:val="24"/>
        </w:rPr>
        <w:t>esearchers may choose to submit an existing document (such as a protocol or project description that has already been developed) inste</w:t>
      </w:r>
      <w:r w:rsidR="00C95CCE">
        <w:rPr>
          <w:rFonts w:eastAsia="Times New Roman" w:cs="Times New Roman"/>
          <w:szCs w:val="24"/>
        </w:rPr>
        <w:t>ad of developing a new document.</w:t>
      </w:r>
    </w:p>
    <w:p w14:paraId="24F31BFE" w14:textId="77777777" w:rsidR="00FD3BBE" w:rsidRPr="00FD3BBE" w:rsidRDefault="00FD3BBE"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I</w:t>
      </w:r>
      <w:r w:rsidRPr="00FD3BBE">
        <w:rPr>
          <w:rFonts w:eastAsia="Times New Roman" w:cs="Times New Roman"/>
          <w:szCs w:val="24"/>
        </w:rPr>
        <w:t>f researchers choose to submit an existing document instead of using one of the templates provided, they may need to provide indications to the ethics review body of where in the submitted document the content corresponding to the relevant fie</w:t>
      </w:r>
      <w:r w:rsidR="00C95CCE">
        <w:rPr>
          <w:rFonts w:eastAsia="Times New Roman" w:cs="Times New Roman"/>
          <w:szCs w:val="24"/>
        </w:rPr>
        <w:t>lds in the template are located.</w:t>
      </w:r>
    </w:p>
    <w:p w14:paraId="1D85A4A9" w14:textId="77777777" w:rsidR="00FD3BBE" w:rsidRPr="00FD3BBE" w:rsidRDefault="00FD3BBE"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T</w:t>
      </w:r>
      <w:r w:rsidRPr="00FD3BBE">
        <w:rPr>
          <w:rFonts w:eastAsia="Times New Roman" w:cs="Times New Roman"/>
          <w:szCs w:val="24"/>
        </w:rPr>
        <w:t>here is no need to duplicate information in the HREA into the Project Description or vice versa</w:t>
      </w:r>
      <w:r w:rsidR="00C95CCE">
        <w:rPr>
          <w:rFonts w:eastAsia="Times New Roman" w:cs="Times New Roman"/>
          <w:szCs w:val="24"/>
        </w:rPr>
        <w:t>.</w:t>
      </w:r>
      <w:r w:rsidRPr="00FD3BBE">
        <w:rPr>
          <w:rFonts w:eastAsia="Times New Roman" w:cs="Times New Roman"/>
          <w:szCs w:val="24"/>
        </w:rPr>
        <w:t xml:space="preserve"> </w:t>
      </w:r>
    </w:p>
    <w:p w14:paraId="2B0AB984" w14:textId="77777777" w:rsidR="00FD3BBE" w:rsidRPr="00FD3BBE" w:rsidRDefault="00FD3BBE"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L</w:t>
      </w:r>
      <w:r w:rsidRPr="00FD3BBE">
        <w:rPr>
          <w:rFonts w:eastAsia="Times New Roman" w:cs="Times New Roman"/>
          <w:szCs w:val="24"/>
        </w:rPr>
        <w:t>anguage that is understandable to non-technical reviewers should be used.</w:t>
      </w:r>
    </w:p>
    <w:p w14:paraId="168C82FC" w14:textId="77777777" w:rsidR="0049487E" w:rsidRDefault="0049487E" w:rsidP="0049487E">
      <w:pPr>
        <w:ind w:left="-284"/>
        <w:jc w:val="both"/>
        <w:rPr>
          <w:b/>
          <w:sz w:val="28"/>
        </w:rPr>
      </w:pPr>
      <w:r w:rsidRPr="00715055">
        <w:rPr>
          <w:b/>
          <w:sz w:val="28"/>
        </w:rPr>
        <w:t xml:space="preserve">COVID-19 </w:t>
      </w:r>
    </w:p>
    <w:p w14:paraId="1206D5E8" w14:textId="01414AC6" w:rsidR="00D90E07" w:rsidRDefault="00F95793" w:rsidP="00D90E07">
      <w:pPr>
        <w:ind w:left="-284"/>
        <w:jc w:val="both"/>
        <w:rPr>
          <w:b/>
          <w:sz w:val="28"/>
        </w:rPr>
      </w:pPr>
      <w:r w:rsidRPr="00E73E10">
        <w:rPr>
          <w:rFonts w:cstheme="minorHAnsi"/>
          <w:b/>
          <w:noProof/>
        </w:rPr>
        <mc:AlternateContent>
          <mc:Choice Requires="wps">
            <w:drawing>
              <wp:anchor distT="0" distB="0" distL="114300" distR="114300" simplePos="0" relativeHeight="251659264" behindDoc="0" locked="0" layoutInCell="1" allowOverlap="1" wp14:anchorId="5D2B7FE4" wp14:editId="4E71E1C2">
                <wp:simplePos x="0" y="0"/>
                <wp:positionH relativeFrom="column">
                  <wp:posOffset>-66675</wp:posOffset>
                </wp:positionH>
                <wp:positionV relativeFrom="paragraph">
                  <wp:posOffset>260674</wp:posOffset>
                </wp:positionV>
                <wp:extent cx="266700" cy="238125"/>
                <wp:effectExtent l="0" t="0" r="0" b="0"/>
                <wp:wrapNone/>
                <wp:docPr id="3" name="Rectangle 3"/>
                <wp:cNvGraphicFramePr/>
                <a:graphic xmlns:a="http://schemas.openxmlformats.org/drawingml/2006/main">
                  <a:graphicData uri="http://schemas.microsoft.com/office/word/2010/wordprocessingShape">
                    <wps:wsp>
                      <wps:cNvSpPr/>
                      <wps:spPr>
                        <a:xfrm>
                          <a:off x="0" y="0"/>
                          <a:ext cx="266700"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936204" w14:textId="77777777" w:rsidR="00546AB0" w:rsidRPr="00F63FB3" w:rsidRDefault="00546AB0" w:rsidP="007A5F33">
                            <w:pPr>
                              <w:jc w:val="center"/>
                              <w:rPr>
                                <w:color w:val="000000" w:themeColor="text1"/>
                              </w:rPr>
                            </w:pPr>
                            <w:r w:rsidRPr="00F63FB3">
                              <w:rPr>
                                <w:rFonts w:ascii="Segoe UI Symbol" w:hAnsi="Segoe UI Symbol" w:cs="Segoe UI Symbol"/>
                                <w:color w:val="000000" w:themeColor="text1"/>
                              </w:rPr>
                              <w:sym w:font="Wingdings" w:char="F0FC"/>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2B7FE4" id="Rectangle 3" o:spid="_x0000_s1026" style="position:absolute;left:0;text-align:left;margin-left:-5.25pt;margin-top:20.55pt;width:21pt;height:1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" filled="f" stroked="f" strokeweight="1pt">
                <v:textbox>
                  <w:txbxContent>
                    <w:p w14:paraId="2E936204" w14:textId="77777777" w:rsidR="00546AB0" w:rsidRPr="00F63FB3" w:rsidRDefault="00546AB0" w:rsidP="007A5F33">
                      <w:pPr>
                        <w:jc w:val="center"/>
                        <w:rPr>
                          <w:color w:val="000000" w:themeColor="text1"/>
                        </w:rPr>
                      </w:pPr>
                      <w:r w:rsidRPr="00F63FB3">
                        <w:rPr>
                          <w:rFonts w:ascii="Segoe UI Symbol" w:hAnsi="Segoe UI Symbol" w:cs="Segoe UI Symbol"/>
                          <w:color w:val="000000" w:themeColor="text1"/>
                        </w:rPr>
                        <w:sym w:font="Wingdings" w:char="F0FC"/>
                      </w:r>
                    </w:p>
                  </w:txbxContent>
                </v:textbox>
              </v:rect>
            </w:pict>
          </mc:Fallback>
        </mc:AlternateContent>
      </w:r>
      <w:r w:rsidR="00D90E07">
        <w:t xml:space="preserve">Please indicate whether: </w:t>
      </w:r>
    </w:p>
    <w:p w14:paraId="2B48E9D8" w14:textId="0D668B7C" w:rsidR="00D90E07" w:rsidRDefault="00D90E07" w:rsidP="00D90E07">
      <w:pPr>
        <w:ind w:left="285" w:hanging="285"/>
        <w:jc w:val="both"/>
        <w:rPr>
          <w:rFonts w:cstheme="minorHAnsi"/>
        </w:rPr>
      </w:pPr>
      <w:r w:rsidRPr="005C302E">
        <w:rPr>
          <w:rFonts w:ascii="Segoe UI Symbol" w:hAnsi="Segoe UI Symbol" w:cs="Segoe UI Symbol"/>
        </w:rPr>
        <w:t>☐</w:t>
      </w:r>
      <w:r w:rsidRPr="005C302E">
        <w:rPr>
          <w:rFonts w:cstheme="minorHAnsi"/>
        </w:rPr>
        <w:t xml:space="preserve"> </w:t>
      </w:r>
      <w:r w:rsidRPr="005C302E">
        <w:rPr>
          <w:rFonts w:cstheme="minorHAnsi"/>
        </w:rPr>
        <w:tab/>
        <w:t xml:space="preserve">Your project is not designed to align with current COVID-19 restrictions </w:t>
      </w:r>
      <w:r>
        <w:rPr>
          <w:rFonts w:cstheme="minorHAnsi"/>
        </w:rPr>
        <w:t>and</w:t>
      </w:r>
    </w:p>
    <w:p w14:paraId="273FBEAA" w14:textId="396C5523" w:rsidR="00D90E07" w:rsidRPr="005C302E" w:rsidRDefault="00D90E07" w:rsidP="00D90E07">
      <w:pPr>
        <w:pStyle w:val="ListParagraph"/>
        <w:numPr>
          <w:ilvl w:val="0"/>
          <w:numId w:val="16"/>
        </w:numPr>
        <w:autoSpaceDE w:val="0"/>
        <w:autoSpaceDN w:val="0"/>
        <w:spacing w:before="80" w:after="80" w:line="240" w:lineRule="auto"/>
        <w:ind w:left="993"/>
        <w:jc w:val="both"/>
        <w:rPr>
          <w:rFonts w:cstheme="minorHAnsi"/>
          <w:b/>
        </w:rPr>
      </w:pPr>
      <w:r w:rsidRPr="005C302E">
        <w:rPr>
          <w:rFonts w:cstheme="minorHAnsi"/>
        </w:rPr>
        <w:t xml:space="preserve">will be delayed until all restrictions are lifted and </w:t>
      </w:r>
    </w:p>
    <w:p w14:paraId="53824644" w14:textId="100A96A1" w:rsidR="00D90E07" w:rsidRPr="005C302E" w:rsidRDefault="00D90E07" w:rsidP="00D90E07">
      <w:pPr>
        <w:pStyle w:val="ListParagraph"/>
        <w:numPr>
          <w:ilvl w:val="0"/>
          <w:numId w:val="16"/>
        </w:numPr>
        <w:autoSpaceDE w:val="0"/>
        <w:autoSpaceDN w:val="0"/>
        <w:spacing w:before="80" w:after="80" w:line="240" w:lineRule="auto"/>
        <w:ind w:left="993"/>
        <w:jc w:val="both"/>
        <w:rPr>
          <w:rFonts w:cstheme="minorHAnsi"/>
          <w:b/>
        </w:rPr>
      </w:pPr>
      <w:r w:rsidRPr="005C302E">
        <w:rPr>
          <w:rFonts w:cstheme="minorHAnsi"/>
        </w:rPr>
        <w:t>will be modified with approval prior to commencement if unforeseen flow-on effects from the virus raise new ethical issues OR</w:t>
      </w:r>
    </w:p>
    <w:p w14:paraId="47CE759F" w14:textId="1E64F0EA" w:rsidR="00D90E07" w:rsidRPr="005C302E" w:rsidRDefault="00D90E07" w:rsidP="00D90E07">
      <w:pPr>
        <w:ind w:left="285" w:hanging="285"/>
        <w:jc w:val="both"/>
        <w:rPr>
          <w:rFonts w:cstheme="minorHAnsi"/>
          <w:b/>
          <w:lang w:eastAsia="en-US"/>
        </w:rPr>
      </w:pPr>
      <w:r w:rsidRPr="005C302E">
        <w:rPr>
          <w:rFonts w:ascii="Segoe UI Symbol" w:hAnsi="Segoe UI Symbol" w:cs="Segoe UI Symbol"/>
        </w:rPr>
        <w:t>☐</w:t>
      </w:r>
      <w:r w:rsidRPr="005C302E">
        <w:rPr>
          <w:rFonts w:cstheme="minorHAnsi"/>
        </w:rPr>
        <w:t xml:space="preserve"> Your project will be conducted once approval is </w:t>
      </w:r>
      <w:proofErr w:type="gramStart"/>
      <w:r w:rsidRPr="005C302E">
        <w:rPr>
          <w:rFonts w:cstheme="minorHAnsi"/>
        </w:rPr>
        <w:t>granted</w:t>
      </w:r>
      <w:proofErr w:type="gramEnd"/>
      <w:r w:rsidRPr="005C302E">
        <w:rPr>
          <w:rFonts w:cstheme="minorHAnsi"/>
        </w:rPr>
        <w:t xml:space="preserve"> and you have described in this application how the project’s design aligns with:</w:t>
      </w:r>
    </w:p>
    <w:p w14:paraId="56832336" w14:textId="77777777" w:rsidR="00D90E07" w:rsidRPr="005C302E" w:rsidRDefault="00D90E07" w:rsidP="00D90E07">
      <w:pPr>
        <w:pStyle w:val="ListParagraph"/>
        <w:numPr>
          <w:ilvl w:val="0"/>
          <w:numId w:val="14"/>
        </w:numPr>
        <w:autoSpaceDE w:val="0"/>
        <w:autoSpaceDN w:val="0"/>
        <w:spacing w:before="80" w:after="80" w:line="240" w:lineRule="auto"/>
        <w:ind w:left="1004"/>
        <w:jc w:val="both"/>
        <w:rPr>
          <w:rFonts w:cstheme="minorHAnsi"/>
        </w:rPr>
      </w:pPr>
      <w:r w:rsidRPr="005C302E">
        <w:rPr>
          <w:rFonts w:cstheme="minorHAnsi"/>
        </w:rPr>
        <w:t>The current COVID-19 restrictions,</w:t>
      </w:r>
    </w:p>
    <w:p w14:paraId="7FEAAF45" w14:textId="77777777" w:rsidR="00D90E07" w:rsidRPr="005C302E" w:rsidRDefault="00D90E07" w:rsidP="00D90E07">
      <w:pPr>
        <w:pStyle w:val="ListParagraph"/>
        <w:numPr>
          <w:ilvl w:val="0"/>
          <w:numId w:val="14"/>
        </w:numPr>
        <w:autoSpaceDE w:val="0"/>
        <w:autoSpaceDN w:val="0"/>
        <w:spacing w:before="80" w:after="80" w:line="240" w:lineRule="auto"/>
        <w:ind w:left="1004"/>
        <w:jc w:val="both"/>
        <w:rPr>
          <w:rFonts w:cstheme="minorHAnsi"/>
        </w:rPr>
      </w:pPr>
      <w:r w:rsidRPr="005C302E">
        <w:rPr>
          <w:rFonts w:cstheme="minorHAnsi"/>
        </w:rPr>
        <w:t xml:space="preserve">Deakin’s </w:t>
      </w:r>
      <w:hyperlink r:id="rId9" w:history="1">
        <w:proofErr w:type="spellStart"/>
        <w:r w:rsidRPr="005C302E">
          <w:rPr>
            <w:rStyle w:val="Hyperlink"/>
            <w:rFonts w:cstheme="minorHAnsi"/>
          </w:rPr>
          <w:t>COVIDSafe</w:t>
        </w:r>
        <w:proofErr w:type="spellEnd"/>
        <w:r w:rsidRPr="005C302E">
          <w:rPr>
            <w:rStyle w:val="Hyperlink"/>
            <w:rFonts w:cstheme="minorHAnsi"/>
          </w:rPr>
          <w:t xml:space="preserve"> Management Plan</w:t>
        </w:r>
      </w:hyperlink>
      <w:r w:rsidRPr="005C302E">
        <w:rPr>
          <w:rFonts w:cstheme="minorHAnsi"/>
        </w:rPr>
        <w:t xml:space="preserve"> and </w:t>
      </w:r>
    </w:p>
    <w:p w14:paraId="6952F668" w14:textId="77777777" w:rsidR="00D90E07" w:rsidRPr="005C302E" w:rsidRDefault="00D90E07" w:rsidP="00D90E07">
      <w:pPr>
        <w:pStyle w:val="ListParagraph"/>
        <w:numPr>
          <w:ilvl w:val="0"/>
          <w:numId w:val="14"/>
        </w:numPr>
        <w:autoSpaceDE w:val="0"/>
        <w:autoSpaceDN w:val="0"/>
        <w:spacing w:before="80" w:after="80" w:line="240" w:lineRule="auto"/>
        <w:ind w:left="1004"/>
        <w:rPr>
          <w:rFonts w:cstheme="minorHAnsi"/>
        </w:rPr>
      </w:pPr>
      <w:r w:rsidRPr="005C302E">
        <w:rPr>
          <w:rFonts w:cstheme="minorHAnsi"/>
        </w:rPr>
        <w:t xml:space="preserve">Any applicable </w:t>
      </w:r>
      <w:hyperlink r:id="rId10" w:history="1">
        <w:proofErr w:type="spellStart"/>
        <w:r w:rsidRPr="005C302E">
          <w:rPr>
            <w:rStyle w:val="Hyperlink"/>
            <w:rFonts w:cstheme="minorHAnsi"/>
          </w:rPr>
          <w:t>COVIDSafe</w:t>
        </w:r>
        <w:proofErr w:type="spellEnd"/>
        <w:r w:rsidRPr="005C302E">
          <w:rPr>
            <w:rStyle w:val="Hyperlink"/>
            <w:rFonts w:cstheme="minorHAnsi"/>
          </w:rPr>
          <w:t xml:space="preserve"> Activity Plan</w:t>
        </w:r>
      </w:hyperlink>
      <w:r w:rsidRPr="005C302E">
        <w:rPr>
          <w:rFonts w:cstheme="minorHAnsi"/>
        </w:rPr>
        <w:t xml:space="preserve"> in place for high COVID risk activities.</w:t>
      </w:r>
    </w:p>
    <w:p w14:paraId="2EC3D5DD" w14:textId="77777777" w:rsidR="00D90E07" w:rsidRDefault="00D90E07" w:rsidP="00D90E07">
      <w:pPr>
        <w:ind w:left="284" w:hanging="284"/>
        <w:rPr>
          <w:rFonts w:cstheme="minorHAnsi"/>
        </w:rPr>
      </w:pPr>
      <w:r w:rsidRPr="005C302E">
        <w:rPr>
          <w:rFonts w:ascii="Segoe UI Symbol" w:hAnsi="Segoe UI Symbol" w:cs="Segoe UI Symbol"/>
        </w:rPr>
        <w:t>☐</w:t>
      </w:r>
      <w:r w:rsidRPr="005C302E">
        <w:rPr>
          <w:rFonts w:cstheme="minorHAnsi"/>
        </w:rPr>
        <w:t xml:space="preserve"> </w:t>
      </w:r>
      <w:r w:rsidRPr="005C302E">
        <w:rPr>
          <w:rFonts w:cstheme="minorHAnsi"/>
        </w:rPr>
        <w:tab/>
        <w:t xml:space="preserve">Where your project may include COVID-19 related risks, please acknowledge that you have taken into consideration the information provided on the </w:t>
      </w:r>
      <w:hyperlink r:id="rId11" w:history="1">
        <w:r w:rsidRPr="005C302E">
          <w:rPr>
            <w:rStyle w:val="Hyperlink"/>
            <w:rFonts w:eastAsia="Times New Roman" w:cstheme="minorHAnsi"/>
          </w:rPr>
          <w:t>FAQs - Human Research Ethics</w:t>
        </w:r>
      </w:hyperlink>
      <w:r w:rsidRPr="005C302E">
        <w:rPr>
          <w:rFonts w:cstheme="minorHAnsi"/>
        </w:rPr>
        <w:t xml:space="preserve"> site</w:t>
      </w:r>
      <w:r>
        <w:rPr>
          <w:rFonts w:cstheme="minorHAnsi"/>
        </w:rPr>
        <w:t>.</w:t>
      </w:r>
    </w:p>
    <w:p w14:paraId="29F05036" w14:textId="77777777" w:rsidR="00D90E07" w:rsidRDefault="00D90E07" w:rsidP="00D90E07">
      <w:pPr>
        <w:rPr>
          <w:rFonts w:cs="Arial"/>
        </w:rPr>
      </w:pPr>
    </w:p>
    <w:p w14:paraId="0341E1B1" w14:textId="06E5F491" w:rsidR="00D90E07" w:rsidRPr="005C302E" w:rsidRDefault="007A5F33" w:rsidP="00D90E07">
      <w:pPr>
        <w:rPr>
          <w:rFonts w:cstheme="minorHAnsi"/>
        </w:rPr>
      </w:pPr>
      <w:r w:rsidRPr="00E73E10">
        <w:rPr>
          <w:rFonts w:cstheme="minorHAnsi"/>
          <w:b/>
          <w:noProof/>
        </w:rPr>
        <w:lastRenderedPageBreak/>
        <mc:AlternateContent>
          <mc:Choice Requires="wps">
            <w:drawing>
              <wp:anchor distT="0" distB="0" distL="114300" distR="114300" simplePos="0" relativeHeight="251661312" behindDoc="0" locked="0" layoutInCell="1" allowOverlap="1" wp14:anchorId="3EE40377" wp14:editId="699FCA60">
                <wp:simplePos x="0" y="0"/>
                <wp:positionH relativeFrom="column">
                  <wp:posOffset>3000375</wp:posOffset>
                </wp:positionH>
                <wp:positionV relativeFrom="paragraph">
                  <wp:posOffset>161925</wp:posOffset>
                </wp:positionV>
                <wp:extent cx="266700" cy="238125"/>
                <wp:effectExtent l="0" t="0" r="0" b="0"/>
                <wp:wrapNone/>
                <wp:docPr id="4" name="Rectangle 4"/>
                <wp:cNvGraphicFramePr/>
                <a:graphic xmlns:a="http://schemas.openxmlformats.org/drawingml/2006/main">
                  <a:graphicData uri="http://schemas.microsoft.com/office/word/2010/wordprocessingShape">
                    <wps:wsp>
                      <wps:cNvSpPr/>
                      <wps:spPr>
                        <a:xfrm>
                          <a:off x="0" y="0"/>
                          <a:ext cx="266700"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DB8121" w14:textId="77777777" w:rsidR="00546AB0" w:rsidRPr="00F63FB3" w:rsidRDefault="00546AB0" w:rsidP="007A5F33">
                            <w:pPr>
                              <w:jc w:val="center"/>
                              <w:rPr>
                                <w:color w:val="000000" w:themeColor="text1"/>
                              </w:rPr>
                            </w:pPr>
                            <w:r w:rsidRPr="00F63FB3">
                              <w:rPr>
                                <w:rFonts w:ascii="Segoe UI Symbol" w:hAnsi="Segoe UI Symbol" w:cs="Segoe UI Symbol"/>
                                <w:color w:val="000000" w:themeColor="text1"/>
                              </w:rPr>
                              <w:sym w:font="Wingdings" w:char="F0FC"/>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E40377" id="Rectangle 4" o:spid="_x0000_s1027" style="position:absolute;margin-left:236.25pt;margin-top:12.75pt;width:21pt;height:1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" filled="f" stroked="f" strokeweight="1pt">
                <v:textbox>
                  <w:txbxContent>
                    <w:p w14:paraId="00DB8121" w14:textId="77777777" w:rsidR="00546AB0" w:rsidRPr="00F63FB3" w:rsidRDefault="00546AB0" w:rsidP="007A5F33">
                      <w:pPr>
                        <w:jc w:val="center"/>
                        <w:rPr>
                          <w:color w:val="000000" w:themeColor="text1"/>
                        </w:rPr>
                      </w:pPr>
                      <w:r w:rsidRPr="00F63FB3">
                        <w:rPr>
                          <w:rFonts w:ascii="Segoe UI Symbol" w:hAnsi="Segoe UI Symbol" w:cs="Segoe UI Symbol"/>
                          <w:color w:val="000000" w:themeColor="text1"/>
                        </w:rPr>
                        <w:sym w:font="Wingdings" w:char="F0FC"/>
                      </w:r>
                    </w:p>
                  </w:txbxContent>
                </v:textbox>
              </v:rect>
            </w:pict>
          </mc:Fallback>
        </mc:AlternateContent>
      </w:r>
      <w:r w:rsidR="00D90E07" w:rsidRPr="00FE503E">
        <w:rPr>
          <w:rFonts w:cs="Arial"/>
        </w:rPr>
        <w:t>Please indicate whether your research</w:t>
      </w:r>
      <w:r w:rsidR="00D90E07">
        <w:rPr>
          <w:rFonts w:cs="Arial"/>
        </w:rPr>
        <w:t xml:space="preserve"> will</w:t>
      </w:r>
      <w:r w:rsidR="00D90E07" w:rsidRPr="00FE503E">
        <w:rPr>
          <w:rFonts w:cs="Arial"/>
        </w:rPr>
        <w:t xml:space="preserve"> include </w:t>
      </w:r>
      <w:r w:rsidR="00F627A4">
        <w:rPr>
          <w:rFonts w:cs="Arial"/>
        </w:rPr>
        <w:t xml:space="preserve">direct or indirect </w:t>
      </w:r>
      <w:r w:rsidR="00D90E07" w:rsidRPr="00FE503E">
        <w:rPr>
          <w:rFonts w:cs="Arial"/>
        </w:rPr>
        <w:t>questions related to the participants’ lived experience of</w:t>
      </w:r>
      <w:r w:rsidR="00D90E07">
        <w:rPr>
          <w:rFonts w:cs="Arial"/>
        </w:rPr>
        <w:t xml:space="preserve"> </w:t>
      </w:r>
      <w:r w:rsidR="00D90E07" w:rsidRPr="00FE503E">
        <w:rPr>
          <w:rFonts w:cs="Arial"/>
        </w:rPr>
        <w:t xml:space="preserve">COVID-19? Yes </w:t>
      </w:r>
      <w:r w:rsidR="00D90E07" w:rsidRPr="00FE503E">
        <w:rPr>
          <w:rFonts w:ascii="Segoe UI Symbol" w:hAnsi="Segoe UI Symbol" w:cs="Segoe UI Symbol"/>
        </w:rPr>
        <w:t>☐</w:t>
      </w:r>
      <w:r w:rsidR="00D90E07" w:rsidRPr="00FE503E">
        <w:rPr>
          <w:rFonts w:cs="Arial"/>
        </w:rPr>
        <w:t xml:space="preserve"> No </w:t>
      </w:r>
      <w:r w:rsidR="00D90E07" w:rsidRPr="00FE503E">
        <w:rPr>
          <w:rFonts w:ascii="Segoe UI Symbol" w:hAnsi="Segoe UI Symbol" w:cs="Segoe UI Symbol"/>
        </w:rPr>
        <w:t>☐</w:t>
      </w:r>
    </w:p>
    <w:p w14:paraId="117BEE03" w14:textId="77777777" w:rsidR="00D90E07" w:rsidRPr="00FE503E" w:rsidRDefault="00D90E07" w:rsidP="00D90E07">
      <w:pPr>
        <w:pStyle w:val="ListParagraph"/>
        <w:numPr>
          <w:ilvl w:val="0"/>
          <w:numId w:val="15"/>
        </w:numPr>
        <w:autoSpaceDE w:val="0"/>
        <w:autoSpaceDN w:val="0"/>
        <w:spacing w:before="80" w:after="80" w:line="240" w:lineRule="auto"/>
        <w:ind w:left="567"/>
        <w:jc w:val="both"/>
        <w:rPr>
          <w:rFonts w:cs="Arial"/>
        </w:rPr>
      </w:pPr>
      <w:r w:rsidRPr="00FE503E">
        <w:rPr>
          <w:rFonts w:cs="Arial"/>
        </w:rPr>
        <w:t>If Yes, tick to confirm you have:</w:t>
      </w:r>
    </w:p>
    <w:p w14:paraId="5A66B119" w14:textId="77777777" w:rsidR="00D90E07" w:rsidRPr="00FE503E" w:rsidRDefault="00D90E07" w:rsidP="00D90E07">
      <w:pPr>
        <w:ind w:left="644"/>
        <w:jc w:val="both"/>
        <w:rPr>
          <w:rFonts w:cs="Arial"/>
        </w:rPr>
      </w:pPr>
      <w:r w:rsidRPr="00FE503E">
        <w:rPr>
          <w:rFonts w:ascii="Segoe UI Symbol" w:hAnsi="Segoe UI Symbol" w:cs="Segoe UI Symbol"/>
        </w:rPr>
        <w:t>☐</w:t>
      </w:r>
      <w:r w:rsidRPr="00FE503E">
        <w:rPr>
          <w:rFonts w:cs="Arial"/>
        </w:rPr>
        <w:t xml:space="preserve"> Included an appropriately tailored version of the following statement in your Plain Language Statement: </w:t>
      </w:r>
    </w:p>
    <w:p w14:paraId="30A4EBEB" w14:textId="77777777" w:rsidR="00D90E07" w:rsidRPr="009F0E9D" w:rsidRDefault="00D90E07" w:rsidP="00D90E07">
      <w:pPr>
        <w:ind w:left="284" w:firstLine="360"/>
        <w:jc w:val="both"/>
        <w:rPr>
          <w:rFonts w:cs="Arial"/>
          <w:b/>
          <w:bCs/>
        </w:rPr>
      </w:pPr>
      <w:r w:rsidRPr="009F0E9D">
        <w:rPr>
          <w:rFonts w:cs="Arial"/>
          <w:b/>
          <w:bCs/>
        </w:rPr>
        <w:t>Low risk projects only</w:t>
      </w:r>
    </w:p>
    <w:p w14:paraId="41FB560F" w14:textId="77777777" w:rsidR="00D90E07" w:rsidRPr="009F0E9D" w:rsidRDefault="00D90E07" w:rsidP="00D90E07">
      <w:pPr>
        <w:ind w:left="644"/>
        <w:jc w:val="both"/>
        <w:rPr>
          <w:rFonts w:cs="Arial"/>
          <w:i/>
          <w:iCs/>
        </w:rPr>
      </w:pPr>
      <w:r w:rsidRPr="009F0E9D">
        <w:rPr>
          <w:rFonts w:cs="Arial"/>
          <w:i/>
          <w:iCs/>
        </w:rPr>
        <w:t>“While it is not expected that participating in the research will cause you to feel distress, we recognise the challenging circumstances the COVID-19 pandemic has cause</w:t>
      </w:r>
      <w:r>
        <w:rPr>
          <w:rFonts w:cs="Arial"/>
          <w:i/>
          <w:iCs/>
        </w:rPr>
        <w:t>d</w:t>
      </w:r>
      <w:r w:rsidRPr="009F0E9D">
        <w:rPr>
          <w:rFonts w:cs="Arial"/>
          <w:i/>
          <w:iCs/>
        </w:rPr>
        <w:t xml:space="preserve"> for many community members. As such, we would like to highlight that if you, or those close to you are experiencing distress, or are in need of additional support, you are </w:t>
      </w:r>
      <w:r>
        <w:rPr>
          <w:rFonts w:cs="Arial"/>
          <w:i/>
          <w:iCs/>
        </w:rPr>
        <w:t>encouraged</w:t>
      </w:r>
      <w:r w:rsidRPr="009F0E9D">
        <w:rPr>
          <w:rFonts w:cs="Arial"/>
          <w:i/>
          <w:iCs/>
        </w:rPr>
        <w:t xml:space="preserve"> to contact [insert appropriate contact details for your participants </w:t>
      </w:r>
      <w:proofErr w:type="gramStart"/>
      <w:r w:rsidRPr="009F0E9D">
        <w:rPr>
          <w:rFonts w:cs="Arial"/>
          <w:i/>
          <w:iCs/>
        </w:rPr>
        <w:t>e.g.</w:t>
      </w:r>
      <w:proofErr w:type="gramEnd"/>
      <w:r w:rsidRPr="009F0E9D">
        <w:rPr>
          <w:rFonts w:cs="Arial"/>
          <w:i/>
          <w:iCs/>
        </w:rPr>
        <w:t xml:space="preserve"> Beyond Blue, Lifeline, Suicide Call Back Service, Headspace, Kids Helpline etc.].”</w:t>
      </w:r>
    </w:p>
    <w:p w14:paraId="6221666C" w14:textId="77777777" w:rsidR="00D90E07" w:rsidRPr="009F0E9D" w:rsidRDefault="00D90E07" w:rsidP="00D90E07">
      <w:pPr>
        <w:ind w:left="284" w:firstLine="360"/>
        <w:jc w:val="both"/>
        <w:rPr>
          <w:rFonts w:cs="Arial"/>
          <w:b/>
          <w:bCs/>
        </w:rPr>
      </w:pPr>
      <w:r w:rsidRPr="009F0E9D">
        <w:rPr>
          <w:rFonts w:cs="Arial"/>
          <w:b/>
          <w:bCs/>
        </w:rPr>
        <w:t>Higher than low risk projects</w:t>
      </w:r>
    </w:p>
    <w:p w14:paraId="3663296F" w14:textId="77777777" w:rsidR="00D90E07" w:rsidRPr="009F0E9D" w:rsidRDefault="00D90E07" w:rsidP="00D90E07">
      <w:pPr>
        <w:ind w:left="644"/>
        <w:jc w:val="both"/>
        <w:rPr>
          <w:rFonts w:cs="Arial"/>
          <w:i/>
          <w:iCs/>
        </w:rPr>
      </w:pPr>
      <w:r w:rsidRPr="009F0E9D">
        <w:rPr>
          <w:rFonts w:cs="Arial"/>
          <w:i/>
          <w:iCs/>
        </w:rPr>
        <w:t>“In addition to the risks outlined in this document, we recognise the challenging circumstances the COVID-19 pandemic has cause</w:t>
      </w:r>
      <w:r>
        <w:rPr>
          <w:rFonts w:cs="Arial"/>
          <w:i/>
          <w:iCs/>
        </w:rPr>
        <w:t>d</w:t>
      </w:r>
      <w:r w:rsidRPr="009F0E9D">
        <w:rPr>
          <w:rFonts w:cs="Arial"/>
          <w:i/>
          <w:iCs/>
        </w:rPr>
        <w:t xml:space="preserve"> for many community members. As such, we would like to highlight that if you, or those close to you are experiencing distress, or are in need of additional support, you are </w:t>
      </w:r>
      <w:r>
        <w:rPr>
          <w:rFonts w:cs="Arial"/>
          <w:i/>
          <w:iCs/>
        </w:rPr>
        <w:t>encouraged</w:t>
      </w:r>
      <w:r w:rsidRPr="009F0E9D">
        <w:rPr>
          <w:rFonts w:cs="Arial"/>
          <w:i/>
          <w:iCs/>
        </w:rPr>
        <w:t xml:space="preserve"> to contact [insert appropriate contact details for your participants </w:t>
      </w:r>
      <w:proofErr w:type="gramStart"/>
      <w:r w:rsidRPr="009F0E9D">
        <w:rPr>
          <w:rFonts w:cs="Arial"/>
          <w:i/>
          <w:iCs/>
        </w:rPr>
        <w:t>e.g.</w:t>
      </w:r>
      <w:proofErr w:type="gramEnd"/>
      <w:r w:rsidRPr="009F0E9D">
        <w:rPr>
          <w:rFonts w:cs="Arial"/>
          <w:i/>
          <w:iCs/>
        </w:rPr>
        <w:t xml:space="preserve"> Beyond Blue, Lifeline, Suicide Call Back Service, Headspace, Kids Helpline etc.].”</w:t>
      </w:r>
    </w:p>
    <w:p w14:paraId="153945E4" w14:textId="77777777" w:rsidR="00D90E07" w:rsidRPr="00FE503E" w:rsidRDefault="00D90E07" w:rsidP="00D90E07">
      <w:pPr>
        <w:ind w:left="644"/>
        <w:rPr>
          <w:rFonts w:cs="Arial"/>
        </w:rPr>
      </w:pPr>
      <w:r w:rsidRPr="00FE503E">
        <w:rPr>
          <w:rFonts w:ascii="Segoe UI Symbol" w:hAnsi="Segoe UI Symbol" w:cs="Segoe UI Symbol"/>
        </w:rPr>
        <w:t>☐</w:t>
      </w:r>
      <w:r w:rsidRPr="00FE503E">
        <w:rPr>
          <w:rFonts w:cs="Arial"/>
        </w:rPr>
        <w:t xml:space="preserve"> As applicable, included the same </w:t>
      </w:r>
      <w:r>
        <w:rPr>
          <w:rFonts w:cs="Arial"/>
        </w:rPr>
        <w:t>statement</w:t>
      </w:r>
      <w:r w:rsidRPr="00FE503E">
        <w:rPr>
          <w:rFonts w:cs="Arial"/>
        </w:rPr>
        <w:t xml:space="preserve"> at the conclusion of your survey/ questionnaire/ research instruments.</w:t>
      </w:r>
    </w:p>
    <w:p w14:paraId="513B0901" w14:textId="77777777" w:rsidR="00D90E07" w:rsidRPr="00FE503E" w:rsidRDefault="00D90E07" w:rsidP="00D90E07">
      <w:pPr>
        <w:pStyle w:val="ListParagraph"/>
        <w:numPr>
          <w:ilvl w:val="0"/>
          <w:numId w:val="15"/>
        </w:numPr>
        <w:ind w:left="709"/>
        <w:rPr>
          <w:rFonts w:cs="Arial"/>
        </w:rPr>
      </w:pPr>
      <w:r w:rsidRPr="00FE503E">
        <w:rPr>
          <w:rFonts w:cs="Arial"/>
        </w:rPr>
        <w:t>And that you will:</w:t>
      </w:r>
    </w:p>
    <w:p w14:paraId="60D548A6" w14:textId="77777777" w:rsidR="00D90E07" w:rsidRPr="00FE503E" w:rsidRDefault="00D90E07" w:rsidP="00D90E07">
      <w:pPr>
        <w:ind w:left="644"/>
        <w:rPr>
          <w:rFonts w:cs="Arial"/>
        </w:rPr>
      </w:pPr>
      <w:r w:rsidRPr="00FE503E">
        <w:rPr>
          <w:rFonts w:ascii="Segoe UI Symbol" w:hAnsi="Segoe UI Symbol" w:cs="Segoe UI Symbol"/>
        </w:rPr>
        <w:t>☐</w:t>
      </w:r>
      <w:r w:rsidRPr="00FE503E">
        <w:rPr>
          <w:rFonts w:cs="Arial"/>
        </w:rPr>
        <w:t xml:space="preserve"> Immediately review all research data for any disclosures of heightened distress, suicidal ideation or attempts or self-harm. Researchers who are unable to review their data immediately or who need clarification on what kind of time frame constitutes an acceptably prompt review, should contact </w:t>
      </w:r>
      <w:hyperlink r:id="rId12" w:history="1">
        <w:r w:rsidRPr="005C302E">
          <w:rPr>
            <w:rStyle w:val="Hyperlink"/>
            <w:rFonts w:cstheme="minorHAnsi"/>
            <w:szCs w:val="24"/>
          </w:rPr>
          <w:t>research-ethics@deakin.edu.au</w:t>
        </w:r>
      </w:hyperlink>
      <w:r w:rsidRPr="00FE503E">
        <w:rPr>
          <w:rFonts w:cs="Arial"/>
        </w:rPr>
        <w:t> to discuss their options.</w:t>
      </w:r>
    </w:p>
    <w:p w14:paraId="7150E79C" w14:textId="77777777" w:rsidR="00D90E07" w:rsidRPr="00FE503E" w:rsidRDefault="00D90E07" w:rsidP="00D90E07">
      <w:pPr>
        <w:spacing w:after="0"/>
        <w:ind w:left="284" w:firstLine="360"/>
        <w:rPr>
          <w:rFonts w:cs="Arial"/>
        </w:rPr>
      </w:pPr>
      <w:r w:rsidRPr="00FE503E">
        <w:rPr>
          <w:rFonts w:ascii="Segoe UI Symbol" w:hAnsi="Segoe UI Symbol" w:cs="Segoe UI Symbol"/>
        </w:rPr>
        <w:t>☐</w:t>
      </w:r>
      <w:r w:rsidRPr="00FE503E">
        <w:rPr>
          <w:rFonts w:cs="Arial"/>
        </w:rPr>
        <w:t xml:space="preserve"> Report disclosures as described </w:t>
      </w:r>
      <w:r>
        <w:rPr>
          <w:rFonts w:cs="Arial"/>
        </w:rPr>
        <w:t xml:space="preserve">above </w:t>
      </w:r>
      <w:r w:rsidRPr="00FE503E">
        <w:rPr>
          <w:rFonts w:cs="Arial"/>
        </w:rPr>
        <w:t xml:space="preserve">on the </w:t>
      </w:r>
      <w:hyperlink r:id="rId13" w:anchor="when-conducting-research%2c-what-emerging-risks-should-i-be-aware-of-that-have-arisen-because-of-covid-19-or-its-related-restricti" w:history="1">
        <w:r w:rsidRPr="00FE503E">
          <w:rPr>
            <w:rFonts w:cs="Arial"/>
          </w:rPr>
          <w:t>FAQ website</w:t>
        </w:r>
      </w:hyperlink>
      <w:r w:rsidRPr="00FE503E">
        <w:rPr>
          <w:rFonts w:cs="Arial"/>
        </w:rPr>
        <w:t>.</w:t>
      </w:r>
    </w:p>
    <w:p w14:paraId="34CBB212" w14:textId="77777777" w:rsidR="0049487E" w:rsidRPr="00C95CCE" w:rsidRDefault="0049487E" w:rsidP="008B0427">
      <w:pPr>
        <w:spacing w:after="0" w:line="240" w:lineRule="auto"/>
        <w:rPr>
          <w:rFonts w:eastAsia="Times New Roman" w:cs="Times New Roman"/>
          <w:sz w:val="24"/>
        </w:rPr>
      </w:pPr>
    </w:p>
    <w:p w14:paraId="375475FC" w14:textId="77777777" w:rsidR="00A35006" w:rsidRPr="006C634F" w:rsidRDefault="00D706B2" w:rsidP="00A35006">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b/>
        </w:rPr>
      </w:pPr>
      <w:r w:rsidRPr="006C634F">
        <w:rPr>
          <w:rFonts w:eastAsia="Times New Roman" w:cs="Times New Roman"/>
          <w:b/>
        </w:rPr>
        <w:t xml:space="preserve">1. </w:t>
      </w:r>
      <w:r w:rsidR="00A35006" w:rsidRPr="006C634F">
        <w:rPr>
          <w:rFonts w:eastAsia="Times New Roman" w:cs="Times New Roman"/>
          <w:b/>
        </w:rPr>
        <w:t>Project details</w:t>
      </w:r>
      <w:r w:rsidR="006C634F">
        <w:rPr>
          <w:rFonts w:eastAsia="Times New Roman" w:cs="Times New Roman"/>
          <w:b/>
        </w:rPr>
        <w:t>:</w:t>
      </w:r>
    </w:p>
    <w:p w14:paraId="3E3F0A01" w14:textId="7958AA1C" w:rsidR="008B0427" w:rsidRPr="003F72AB" w:rsidRDefault="00D706B2" w:rsidP="00A35006">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rPr>
      </w:pPr>
      <w:r>
        <w:rPr>
          <w:rFonts w:eastAsia="Times New Roman" w:cs="Times New Roman"/>
        </w:rPr>
        <w:t xml:space="preserve">1.1 </w:t>
      </w:r>
      <w:r w:rsidR="00A35006" w:rsidRPr="003F72AB">
        <w:rPr>
          <w:rFonts w:eastAsia="Times New Roman" w:cs="Times New Roman"/>
        </w:rPr>
        <w:t>Please provide t</w:t>
      </w:r>
      <w:r w:rsidR="00673CDC" w:rsidRPr="003F72AB">
        <w:rPr>
          <w:rFonts w:eastAsia="Times New Roman" w:cs="Times New Roman"/>
        </w:rPr>
        <w:t>he project t</w:t>
      </w:r>
      <w:r w:rsidR="008B0427" w:rsidRPr="008B0427">
        <w:rPr>
          <w:rFonts w:eastAsia="Times New Roman" w:cs="Times New Roman"/>
        </w:rPr>
        <w:t>itle</w:t>
      </w:r>
      <w:r w:rsidR="00C3709B">
        <w:rPr>
          <w:rFonts w:eastAsia="Times New Roman" w:cs="Times New Roman"/>
        </w:rPr>
        <w:t xml:space="preserve"> -</w:t>
      </w:r>
      <w:r w:rsidR="008B0427" w:rsidRPr="003F72AB">
        <w:rPr>
          <w:rFonts w:eastAsia="Times New Roman" w:cs="Times New Roman"/>
          <w:b/>
        </w:rPr>
        <w:t xml:space="preserve"> </w:t>
      </w:r>
      <w:r w:rsidR="00C3709B" w:rsidRPr="00E73E10">
        <w:rPr>
          <w:rFonts w:cstheme="minorHAnsi"/>
        </w:rPr>
        <w:t>Effect of pre-sleep α-lactalbumin supplementation in a trained population with sleep difficulties</w:t>
      </w:r>
    </w:p>
    <w:p w14:paraId="136FB0D1" w14:textId="4E11926A" w:rsidR="008B0427" w:rsidRPr="003F72AB" w:rsidRDefault="00D706B2" w:rsidP="00A35006">
      <w:pPr>
        <w:pBdr>
          <w:top w:val="single" w:sz="4" w:space="1" w:color="auto"/>
          <w:left w:val="single" w:sz="4" w:space="4" w:color="auto"/>
          <w:bottom w:val="single" w:sz="4" w:space="1" w:color="auto"/>
          <w:right w:val="single" w:sz="4" w:space="4" w:color="auto"/>
        </w:pBdr>
        <w:spacing w:after="120" w:line="240" w:lineRule="auto"/>
        <w:rPr>
          <w:rFonts w:ascii="Calibri" w:hAnsi="Calibri" w:cs="Arial"/>
          <w:b/>
          <w:bCs/>
        </w:rPr>
      </w:pPr>
      <w:r>
        <w:rPr>
          <w:rFonts w:eastAsia="Times New Roman" w:cs="Times New Roman"/>
        </w:rPr>
        <w:t xml:space="preserve">1.2 </w:t>
      </w:r>
      <w:r w:rsidR="00A35006" w:rsidRPr="003F72AB">
        <w:rPr>
          <w:rFonts w:eastAsia="Times New Roman" w:cs="Times New Roman"/>
        </w:rPr>
        <w:t>Please provide a</w:t>
      </w:r>
      <w:r w:rsidR="00673CDC" w:rsidRPr="003F72AB">
        <w:rPr>
          <w:rFonts w:eastAsia="Times New Roman" w:cs="Times New Roman"/>
        </w:rPr>
        <w:t>n a</w:t>
      </w:r>
      <w:r w:rsidR="008B0427" w:rsidRPr="008B0427">
        <w:rPr>
          <w:rFonts w:eastAsia="Times New Roman" w:cs="Times New Roman"/>
        </w:rPr>
        <w:t>cronym</w:t>
      </w:r>
      <w:r w:rsidR="00673CDC" w:rsidRPr="003F72AB">
        <w:rPr>
          <w:rFonts w:eastAsia="Times New Roman" w:cs="Times New Roman"/>
        </w:rPr>
        <w:t xml:space="preserve"> for the project</w:t>
      </w:r>
      <w:r w:rsidR="008B0427" w:rsidRPr="008B0427">
        <w:rPr>
          <w:rFonts w:eastAsia="Times New Roman" w:cs="Times New Roman"/>
        </w:rPr>
        <w:t xml:space="preserve"> (if appropriate)</w:t>
      </w:r>
      <w:r w:rsidR="008B0427" w:rsidRPr="003F72AB">
        <w:rPr>
          <w:rFonts w:eastAsia="Times New Roman" w:cs="Times New Roman"/>
          <w:b/>
        </w:rPr>
        <w:t xml:space="preserve"> </w:t>
      </w:r>
      <w:r w:rsidR="00C3709B">
        <w:rPr>
          <w:rFonts w:ascii="Calibri" w:hAnsi="Calibri" w:cs="Arial"/>
          <w:bCs/>
        </w:rPr>
        <w:t>N/A</w:t>
      </w:r>
    </w:p>
    <w:p w14:paraId="3EDEFD58" w14:textId="7B0CC658" w:rsidR="008B0427" w:rsidRPr="003F72AB" w:rsidRDefault="00D706B2" w:rsidP="00A35006">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rPr>
      </w:pPr>
      <w:r>
        <w:rPr>
          <w:rFonts w:eastAsia="Times New Roman" w:cs="Times New Roman"/>
        </w:rPr>
        <w:t xml:space="preserve">1.3 </w:t>
      </w:r>
      <w:r w:rsidR="00A35006" w:rsidRPr="003F72AB">
        <w:rPr>
          <w:rFonts w:eastAsia="Times New Roman" w:cs="Times New Roman"/>
        </w:rPr>
        <w:t>Please provide t</w:t>
      </w:r>
      <w:r w:rsidR="00673CDC" w:rsidRPr="003F72AB">
        <w:rPr>
          <w:rFonts w:eastAsia="Times New Roman" w:cs="Times New Roman"/>
        </w:rPr>
        <w:t>he project description/protocol v</w:t>
      </w:r>
      <w:r w:rsidR="008B0427" w:rsidRPr="008B0427">
        <w:rPr>
          <w:rFonts w:eastAsia="Times New Roman" w:cs="Times New Roman"/>
        </w:rPr>
        <w:t>ersion number</w:t>
      </w:r>
      <w:r w:rsidR="008B0427" w:rsidRPr="003F72AB">
        <w:rPr>
          <w:rFonts w:eastAsia="Times New Roman" w:cs="Times New Roman"/>
          <w:b/>
        </w:rPr>
        <w:t xml:space="preserve"> </w:t>
      </w:r>
      <w:r w:rsidR="00C3709B">
        <w:rPr>
          <w:rFonts w:ascii="Calibri" w:hAnsi="Calibri" w:cs="Arial"/>
          <w:bCs/>
        </w:rPr>
        <w:t>N/A</w:t>
      </w:r>
    </w:p>
    <w:p w14:paraId="0BA9F463" w14:textId="77777777" w:rsidR="00A35006" w:rsidRPr="00C95CCE" w:rsidRDefault="00A35006" w:rsidP="00A35006">
      <w:pPr>
        <w:pBdr>
          <w:top w:val="single" w:sz="4" w:space="1" w:color="auto"/>
          <w:left w:val="single" w:sz="4" w:space="4" w:color="auto"/>
          <w:bottom w:val="single" w:sz="4" w:space="1" w:color="auto"/>
          <w:right w:val="single" w:sz="4" w:space="4" w:color="auto"/>
        </w:pBdr>
        <w:spacing w:after="0" w:line="240" w:lineRule="auto"/>
        <w:rPr>
          <w:rFonts w:ascii="Calibri" w:hAnsi="Calibri" w:cs="Arial"/>
          <w:bCs/>
        </w:rPr>
      </w:pPr>
    </w:p>
    <w:p w14:paraId="12111E29" w14:textId="77777777" w:rsidR="008B0427" w:rsidRPr="00C95CCE" w:rsidRDefault="008B0427" w:rsidP="008B0427">
      <w:pPr>
        <w:spacing w:after="0" w:line="240" w:lineRule="auto"/>
        <w:rPr>
          <w:rFonts w:eastAsia="Times New Roman" w:cs="Times New Roman"/>
          <w:sz w:val="24"/>
        </w:rPr>
      </w:pPr>
    </w:p>
    <w:p w14:paraId="35BEB41B" w14:textId="77777777" w:rsidR="00A35006" w:rsidRPr="006C634F" w:rsidRDefault="00D706B2" w:rsidP="00A35006">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b/>
        </w:rPr>
      </w:pPr>
      <w:r w:rsidRPr="006C634F">
        <w:rPr>
          <w:rFonts w:eastAsia="Times New Roman" w:cs="Times New Roman"/>
          <w:b/>
        </w:rPr>
        <w:t xml:space="preserve">2. </w:t>
      </w:r>
      <w:r w:rsidR="008B0427" w:rsidRPr="006C634F">
        <w:rPr>
          <w:rFonts w:eastAsia="Times New Roman" w:cs="Times New Roman"/>
          <w:b/>
        </w:rPr>
        <w:t>Project Team Roles &amp; Responsibilities</w:t>
      </w:r>
      <w:r w:rsidR="006C634F">
        <w:rPr>
          <w:rFonts w:eastAsia="Times New Roman" w:cs="Times New Roman"/>
          <w:b/>
        </w:rPr>
        <w:t>:</w:t>
      </w:r>
    </w:p>
    <w:p w14:paraId="701045E6" w14:textId="77777777" w:rsidR="008B0427" w:rsidRPr="00A35006" w:rsidRDefault="00D706B2" w:rsidP="00A35006">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b/>
          <w:sz w:val="24"/>
        </w:rPr>
      </w:pPr>
      <w:r>
        <w:rPr>
          <w:rFonts w:eastAsia="Times New Roman" w:cs="Times New Roman"/>
        </w:rPr>
        <w:t xml:space="preserve">2.1 </w:t>
      </w:r>
      <w:r w:rsidR="008B0427">
        <w:rPr>
          <w:rFonts w:eastAsia="Times New Roman" w:cs="Times New Roman"/>
        </w:rPr>
        <w:t>Please provide the n</w:t>
      </w:r>
      <w:r w:rsidR="008B0427" w:rsidRPr="008B0427">
        <w:rPr>
          <w:rFonts w:eastAsia="Times New Roman" w:cs="Times New Roman"/>
        </w:rPr>
        <w:t xml:space="preserve">ames, affiliations, positions and responsibilities of </w:t>
      </w:r>
      <w:r w:rsidR="008B0427">
        <w:rPr>
          <w:rFonts w:eastAsia="Times New Roman" w:cs="Times New Roman"/>
        </w:rPr>
        <w:t>individuals involved in the project beyond those outlined in the HREA (</w:t>
      </w:r>
      <w:proofErr w:type="gramStart"/>
      <w:r w:rsidR="008B0427">
        <w:rPr>
          <w:rFonts w:eastAsia="Times New Roman" w:cs="Times New Roman"/>
        </w:rPr>
        <w:t>e.g.</w:t>
      </w:r>
      <w:proofErr w:type="gramEnd"/>
      <w:r w:rsidR="008B0427">
        <w:rPr>
          <w:rFonts w:eastAsia="Times New Roman" w:cs="Times New Roman"/>
        </w:rPr>
        <w:t xml:space="preserve"> technical or support staff).  </w:t>
      </w:r>
    </w:p>
    <w:p w14:paraId="7D17ECC9" w14:textId="602710E8" w:rsidR="00690291" w:rsidRPr="00F5649F" w:rsidRDefault="00690291" w:rsidP="00A35006">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color w:val="000000" w:themeColor="text1"/>
        </w:rPr>
      </w:pPr>
      <w:r w:rsidRPr="00F5649F">
        <w:rPr>
          <w:rFonts w:ascii="Calibri" w:hAnsi="Calibri" w:cs="Arial"/>
          <w:bCs/>
          <w:color w:val="000000" w:themeColor="text1"/>
        </w:rPr>
        <w:t>Name:</w:t>
      </w:r>
      <w:r w:rsidR="00F5649F" w:rsidRPr="00F5649F">
        <w:rPr>
          <w:rFonts w:ascii="Calibri" w:hAnsi="Calibri" w:cs="Arial"/>
          <w:bCs/>
          <w:color w:val="000000" w:themeColor="text1"/>
        </w:rPr>
        <w:t xml:space="preserve"> Ms Monica Kelly</w:t>
      </w:r>
    </w:p>
    <w:p w14:paraId="61AB1E65" w14:textId="2D2BD348" w:rsidR="00690291" w:rsidRPr="00F5649F" w:rsidRDefault="00690291" w:rsidP="00A35006">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color w:val="000000" w:themeColor="text1"/>
        </w:rPr>
      </w:pPr>
      <w:r w:rsidRPr="00F5649F">
        <w:rPr>
          <w:rFonts w:ascii="Calibri" w:hAnsi="Calibri" w:cs="Arial"/>
          <w:bCs/>
          <w:color w:val="000000" w:themeColor="text1"/>
        </w:rPr>
        <w:t>Affiliation:</w:t>
      </w:r>
      <w:r w:rsidR="00F5649F" w:rsidRPr="00F5649F">
        <w:rPr>
          <w:rFonts w:ascii="Calibri" w:hAnsi="Calibri" w:cs="Arial"/>
          <w:bCs/>
          <w:color w:val="000000" w:themeColor="text1"/>
        </w:rPr>
        <w:t xml:space="preserve"> Colleague - Centre for Sport Research, Deakin University</w:t>
      </w:r>
    </w:p>
    <w:p w14:paraId="13174E35" w14:textId="02FF90B2" w:rsidR="00690291" w:rsidRPr="00F5649F" w:rsidRDefault="00690291" w:rsidP="00A35006">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color w:val="000000" w:themeColor="text1"/>
        </w:rPr>
      </w:pPr>
      <w:r w:rsidRPr="00F5649F">
        <w:rPr>
          <w:rFonts w:ascii="Calibri" w:hAnsi="Calibri" w:cs="Arial"/>
          <w:bCs/>
          <w:color w:val="000000" w:themeColor="text1"/>
        </w:rPr>
        <w:t>Position:</w:t>
      </w:r>
      <w:r w:rsidR="00F5649F" w:rsidRPr="00F5649F">
        <w:rPr>
          <w:rFonts w:ascii="Calibri" w:hAnsi="Calibri" w:cs="Arial"/>
          <w:bCs/>
          <w:color w:val="000000" w:themeColor="text1"/>
        </w:rPr>
        <w:t xml:space="preserve"> PhD candidate at Deakin University</w:t>
      </w:r>
    </w:p>
    <w:p w14:paraId="3B567D72" w14:textId="3BE2752E" w:rsidR="008B0427" w:rsidRPr="00F5649F" w:rsidRDefault="00690291" w:rsidP="00A35006">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color w:val="000000" w:themeColor="text1"/>
        </w:rPr>
      </w:pPr>
      <w:r w:rsidRPr="00F5649F">
        <w:rPr>
          <w:rFonts w:ascii="Calibri" w:hAnsi="Calibri" w:cs="Arial"/>
          <w:bCs/>
          <w:color w:val="000000" w:themeColor="text1"/>
        </w:rPr>
        <w:lastRenderedPageBreak/>
        <w:t xml:space="preserve">Responsibility: External researcher to provide participants with supplement to ensure </w:t>
      </w:r>
      <w:proofErr w:type="gramStart"/>
      <w:r w:rsidRPr="00F5649F">
        <w:rPr>
          <w:rFonts w:ascii="Calibri" w:hAnsi="Calibri" w:cs="Arial"/>
          <w:bCs/>
          <w:color w:val="000000" w:themeColor="text1"/>
        </w:rPr>
        <w:t>do</w:t>
      </w:r>
      <w:r w:rsidR="00532343">
        <w:rPr>
          <w:rFonts w:ascii="Calibri" w:hAnsi="Calibri" w:cs="Arial"/>
          <w:bCs/>
          <w:color w:val="000000" w:themeColor="text1"/>
        </w:rPr>
        <w:t>u</w:t>
      </w:r>
      <w:r w:rsidRPr="00F5649F">
        <w:rPr>
          <w:rFonts w:ascii="Calibri" w:hAnsi="Calibri" w:cs="Arial"/>
          <w:bCs/>
          <w:color w:val="000000" w:themeColor="text1"/>
        </w:rPr>
        <w:t>ble-blinding</w:t>
      </w:r>
      <w:proofErr w:type="gramEnd"/>
    </w:p>
    <w:p w14:paraId="00173FAE" w14:textId="77777777" w:rsidR="00A35006" w:rsidRPr="008B0427" w:rsidRDefault="00A35006" w:rsidP="00FD3BBE">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sz w:val="2"/>
          <w:szCs w:val="2"/>
        </w:rPr>
      </w:pPr>
    </w:p>
    <w:p w14:paraId="16F2B1B5" w14:textId="057B2333" w:rsidR="00D706B2" w:rsidRDefault="00D706B2">
      <w:pPr>
        <w:rPr>
          <w:rFonts w:eastAsia="Times New Roman" w:cs="Times New Roman"/>
          <w:b/>
          <w:sz w:val="24"/>
        </w:rPr>
      </w:pPr>
    </w:p>
    <w:p w14:paraId="779828C5" w14:textId="77777777" w:rsidR="008B0427" w:rsidRPr="006C634F" w:rsidRDefault="00D706B2" w:rsidP="00A35006">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b/>
        </w:rPr>
      </w:pPr>
      <w:r w:rsidRPr="006C634F">
        <w:rPr>
          <w:rFonts w:eastAsia="Times New Roman" w:cs="Times New Roman"/>
          <w:b/>
        </w:rPr>
        <w:t xml:space="preserve">3. </w:t>
      </w:r>
      <w:r w:rsidR="008B0427" w:rsidRPr="006C634F">
        <w:rPr>
          <w:rFonts w:eastAsia="Times New Roman" w:cs="Times New Roman"/>
          <w:b/>
        </w:rPr>
        <w:t>Resources</w:t>
      </w:r>
      <w:r w:rsidR="006C634F">
        <w:rPr>
          <w:rFonts w:eastAsia="Times New Roman" w:cs="Times New Roman"/>
          <w:b/>
        </w:rPr>
        <w:t>:</w:t>
      </w:r>
    </w:p>
    <w:p w14:paraId="23610805" w14:textId="77777777" w:rsidR="008B0427" w:rsidRDefault="00D706B2" w:rsidP="00A35006">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3.1 </w:t>
      </w:r>
      <w:r w:rsidR="008B0427">
        <w:rPr>
          <w:rFonts w:eastAsia="Times New Roman" w:cs="Times New Roman"/>
        </w:rPr>
        <w:t>Please provide details of the r</w:t>
      </w:r>
      <w:r w:rsidR="008B0427" w:rsidRPr="008B0427">
        <w:rPr>
          <w:rFonts w:eastAsia="Times New Roman" w:cs="Times New Roman"/>
        </w:rPr>
        <w:t>esources necessary for the project to be conducted</w:t>
      </w:r>
      <w:r w:rsidR="008B0427">
        <w:rPr>
          <w:rFonts w:eastAsia="Times New Roman" w:cs="Times New Roman"/>
        </w:rPr>
        <w:t>, and the funding or support being sought or secured.</w:t>
      </w:r>
    </w:p>
    <w:p w14:paraId="76FDBB2D" w14:textId="79B63E7F"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For this project, sleep monitors (DREEM headbands and </w:t>
      </w:r>
      <w:proofErr w:type="spellStart"/>
      <w:r w:rsidRPr="00E73E10">
        <w:rPr>
          <w:rFonts w:eastAsia="Times New Roman" w:cstheme="minorHAnsi"/>
        </w:rPr>
        <w:t>Actical</w:t>
      </w:r>
      <w:proofErr w:type="spellEnd"/>
      <w:r w:rsidRPr="00E73E10">
        <w:rPr>
          <w:rFonts w:eastAsia="Times New Roman" w:cstheme="minorHAnsi"/>
        </w:rPr>
        <w:t xml:space="preserve"> activity monitors), and protein supplements (α-lactalbumin and collagen) are required, which will be supplied by seed funding supplied by the Centre for Sport Research. Additionally, the cost of provided meals throughout the intervention trials will be provided by funding available to the principal investigator (Dr Dominique Condo). All questionnaires, diaries and dietary software will incur no further cost for the project, as these subscriptions are provided by the University. The cost for biochemical analysis (plasma amino acids and melatonin) and cognitive-based software will be covered by funding attained from the Centre for Sport Research. Biochemical analysis will be completed in-house at Deakin University, with consumables such as venepuncture needles, vacutainers, and syringes to be purchased for this study. </w:t>
      </w:r>
    </w:p>
    <w:p w14:paraId="7F02A561"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A supervised PhD student will perform biochemical and data analysis, which will incur no further cost to the project.</w:t>
      </w:r>
    </w:p>
    <w:p w14:paraId="5393B658" w14:textId="77777777" w:rsidR="00A35006" w:rsidRPr="008B0427" w:rsidRDefault="00A35006" w:rsidP="00A35006">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sz w:val="2"/>
        </w:rPr>
      </w:pPr>
    </w:p>
    <w:p w14:paraId="64C72C4D" w14:textId="77777777" w:rsidR="008B0427" w:rsidRDefault="008B0427" w:rsidP="008B0427">
      <w:pPr>
        <w:spacing w:after="0" w:line="240" w:lineRule="auto"/>
        <w:rPr>
          <w:rFonts w:eastAsia="Times New Roman" w:cs="Times New Roman"/>
        </w:rPr>
      </w:pPr>
    </w:p>
    <w:p w14:paraId="47FB7A1D" w14:textId="77777777" w:rsidR="00673CDC" w:rsidRPr="006C634F" w:rsidRDefault="00D706B2" w:rsidP="007F75FA">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b/>
        </w:rPr>
      </w:pPr>
      <w:r w:rsidRPr="006C634F">
        <w:rPr>
          <w:rFonts w:eastAsia="Times New Roman" w:cs="Times New Roman"/>
          <w:b/>
        </w:rPr>
        <w:t xml:space="preserve">4. </w:t>
      </w:r>
      <w:r w:rsidR="008B0427" w:rsidRPr="006C634F">
        <w:rPr>
          <w:rFonts w:eastAsia="Times New Roman" w:cs="Times New Roman"/>
          <w:b/>
        </w:rPr>
        <w:t>Background</w:t>
      </w:r>
      <w:r w:rsidR="006C634F">
        <w:rPr>
          <w:rFonts w:eastAsia="Times New Roman" w:cs="Times New Roman"/>
          <w:b/>
        </w:rPr>
        <w:t>:</w:t>
      </w:r>
    </w:p>
    <w:p w14:paraId="158872D8" w14:textId="77777777" w:rsidR="00E44F40" w:rsidRPr="00C95CCE" w:rsidRDefault="008B0427" w:rsidP="007F75FA">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sidRPr="008B0427">
        <w:rPr>
          <w:rFonts w:eastAsia="Times New Roman" w:cs="Times New Roman"/>
        </w:rPr>
        <w:t>Please provide</w:t>
      </w:r>
      <w:r>
        <w:rPr>
          <w:rFonts w:eastAsia="Times New Roman" w:cs="Times New Roman"/>
        </w:rPr>
        <w:t>:</w:t>
      </w:r>
    </w:p>
    <w:p w14:paraId="2EAA86CF" w14:textId="77777777" w:rsidR="008B0427" w:rsidRDefault="00D706B2" w:rsidP="007F75FA">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4.1 </w:t>
      </w:r>
      <w:r w:rsidR="00994216">
        <w:rPr>
          <w:rFonts w:eastAsia="Times New Roman" w:cs="Times New Roman"/>
        </w:rPr>
        <w:t>A lay summary of t</w:t>
      </w:r>
      <w:r w:rsidR="008B0427">
        <w:rPr>
          <w:rFonts w:eastAsia="Times New Roman" w:cs="Times New Roman"/>
        </w:rPr>
        <w:t>he l</w:t>
      </w:r>
      <w:r w:rsidR="008B0427" w:rsidRPr="008B0427">
        <w:rPr>
          <w:rFonts w:eastAsia="Times New Roman" w:cs="Times New Roman"/>
        </w:rPr>
        <w:t>iterature review</w:t>
      </w:r>
      <w:r w:rsidR="00994216">
        <w:rPr>
          <w:rFonts w:eastAsia="Times New Roman" w:cs="Times New Roman"/>
        </w:rPr>
        <w:t xml:space="preserve"> (approximately 1 A4 page)</w:t>
      </w:r>
    </w:p>
    <w:p w14:paraId="2BD4244A"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Cs/>
        </w:rPr>
        <w:t xml:space="preserve">The </w:t>
      </w:r>
      <w:r w:rsidRPr="00E73E10">
        <w:rPr>
          <w:rFonts w:cstheme="minorHAnsi"/>
        </w:rPr>
        <w:t xml:space="preserve">sleep of an athlete can affect cognition, mood, sports performance, muscle recovery, and adaptation to training </w:t>
      </w:r>
      <w:r w:rsidRPr="00E73E10">
        <w:rPr>
          <w:rFonts w:cstheme="minorHAnsi"/>
        </w:rPr>
        <w:fldChar w:fldCharType="begin"/>
      </w:r>
      <w:r w:rsidRPr="00E73E10">
        <w:rPr>
          <w:rFonts w:cstheme="minorHAnsi"/>
        </w:rPr>
        <w:instrText xml:space="preserve"> ADDIN EN.CITE &lt;EndNote&gt;&lt;Cite&gt;&lt;Author&gt;Walsh&lt;/Author&gt;&lt;Year&gt;2021&lt;/Year&gt;&lt;RecNum&gt;170&lt;/RecNum&gt;&lt;DisplayText&gt;(Walsh et al., 2021)&lt;/DisplayText&gt;&lt;record&gt;&lt;rec-number&gt;170&lt;/rec-number&gt;&lt;foreign-keys&gt;&lt;key app="EN" db-id="sdxferreoft9s4exee6p0x27t9vfzddess0r" timestamp="1620375464"&gt;170&lt;/key&gt;&lt;/foreign-keys&gt;&lt;ref-type name="Journal Article"&gt;17&lt;/ref-type&gt;&lt;contributors&gt;&lt;authors&gt;&lt;author&gt;Walsh, Neil P.&lt;/author&gt;&lt;author&gt;Halson, Shona L.&lt;/author&gt;&lt;author&gt;Sargent, Charli&lt;/author&gt;&lt;author&gt;Roach, Gregory D.&lt;/author&gt;&lt;author&gt;Nédélec, Mathieu&lt;/author&gt;&lt;author&gt;Gupta, Luke&lt;/author&gt;&lt;author&gt;Leeder, Jonathan&lt;/author&gt;&lt;author&gt;Fullagar, Hugh H.&lt;/author&gt;&lt;author&gt;Coutts, Aaron J.&lt;/author&gt;&lt;author&gt;Edwards, Ben J.&lt;/author&gt;&lt;/authors&gt;&lt;/contributors&gt;&lt;titles&gt;&lt;title&gt;Sleep and the athlete: narrative review and 2021 expert consensus recommendations&lt;/title&gt;&lt;secondary-title&gt;British journal of sports medicine&lt;/secondary-title&gt;&lt;/titles&gt;&lt;periodical&gt;&lt;full-title&gt;British journal of sports medicine&lt;/full-title&gt;&lt;abbr-1&gt;Br J Sports Med&lt;/abbr-1&gt;&lt;/periodical&gt;&lt;pages&gt;356-368&lt;/pages&gt;&lt;volume&gt;55&lt;/volume&gt;&lt;number&gt;7&lt;/number&gt;&lt;dates&gt;&lt;year&gt;2021&lt;/year&gt;&lt;/dates&gt;&lt;publisher&gt;BMJ Publishing Group Ltd and British Association of Sport and Exercise Medicine&lt;/publisher&gt;&lt;isbn&gt;0306-3674&lt;/isbn&gt;&lt;urls&gt;&lt;/urls&gt;&lt;/record&gt;&lt;/Cite&gt;&lt;/EndNote&gt;</w:instrText>
      </w:r>
      <w:r w:rsidRPr="00E73E10">
        <w:rPr>
          <w:rFonts w:cstheme="minorHAnsi"/>
        </w:rPr>
        <w:fldChar w:fldCharType="separate"/>
      </w:r>
      <w:r w:rsidRPr="00E73E10">
        <w:rPr>
          <w:rFonts w:cstheme="minorHAnsi"/>
          <w:noProof/>
        </w:rPr>
        <w:t>(Walsh et al., 2021)</w:t>
      </w:r>
      <w:r w:rsidRPr="00E73E10">
        <w:rPr>
          <w:rFonts w:cstheme="minorHAnsi"/>
        </w:rPr>
        <w:fldChar w:fldCharType="end"/>
      </w:r>
      <w:r w:rsidRPr="00E73E10">
        <w:rPr>
          <w:rFonts w:cstheme="minorHAnsi"/>
        </w:rPr>
        <w:t xml:space="preserve">. Athletes are thought to require more sleep than the general population, with speculations that elite athletes undergoing heavy training periods may require upwards of 10-12 hours of sleep per night </w:t>
      </w:r>
      <w:r w:rsidRPr="00E73E10">
        <w:rPr>
          <w:rFonts w:cstheme="minorHAnsi"/>
        </w:rPr>
        <w:fldChar w:fldCharType="begin"/>
      </w:r>
      <w:r w:rsidRPr="00E73E10">
        <w:rPr>
          <w:rFonts w:cstheme="minorHAnsi"/>
        </w:rPr>
        <w:instrText xml:space="preserve"> ADDIN EN.CITE &lt;EndNote&gt;&lt;Cite&gt;&lt;Author&gt;Scott&lt;/Author&gt;&lt;Year&gt;2002&lt;/Year&gt;&lt;RecNum&gt;11&lt;/RecNum&gt;&lt;DisplayText&gt;(Scott, 2002)&lt;/DisplayText&gt;&lt;record&gt;&lt;rec-number&gt;11&lt;/rec-number&gt;&lt;foreign-keys&gt;&lt;key app="EN" db-id="sdxferreoft9s4exee6p0x27t9vfzddess0r" timestamp="1615859305"&gt;11&lt;/key&gt;&lt;/foreign-keys&gt;&lt;ref-type name="Journal Article"&gt;17&lt;/ref-type&gt;&lt;contributors&gt;&lt;authors&gt;&lt;author&gt;Scott, Warren A.&lt;/author&gt;&lt;/authors&gt;&lt;/contributors&gt;&lt;titles&gt;&lt;title&gt;Maximizing Performance and the Prevention of Injuries in Competitive Athletes&lt;/title&gt;&lt;secondary-title&gt;Current Sports Medicine Reports (Lippincott Williams &amp;amp; Wilkins)&lt;/secondary-title&gt;&lt;/titles&gt;&lt;periodical&gt;&lt;full-title&gt;Current Sports Medicine Reports (Lippincott Williams &amp;amp; Wilkins)&lt;/full-title&gt;&lt;/periodical&gt;&lt;pages&gt;184-190&lt;/pages&gt;&lt;volume&gt;1&lt;/volume&gt;&lt;number&gt;3&lt;/number&gt;&lt;dates&gt;&lt;year&gt;2002&lt;/year&gt;&lt;/dates&gt;&lt;isbn&gt;1537890X&lt;/isbn&gt;&lt;accession-num&gt;121678162&lt;/accession-num&gt;&lt;urls&gt;&lt;related-urls&gt;&lt;url&gt;https://ezproxy.deakin.edu.au/login?url=http://search.ebscohost.com/login.aspx?direct=true&amp;amp;AuthType=ip,sso&amp;amp;db=s3h&amp;amp;AN=121678162&amp;amp;site=ehost-live&amp;amp;scope=site&lt;/url&gt;&lt;/related-urls&gt;&lt;/urls&gt;&lt;remote-database-name&gt;SPORTDiscus with Full Text&lt;/remote-database-name&gt;&lt;remote-database-provider&gt;EBSCOhost&lt;/remote-database-provider&gt;&lt;/record&gt;&lt;/Cite&gt;&lt;/EndNote&gt;</w:instrText>
      </w:r>
      <w:r w:rsidRPr="00E73E10">
        <w:rPr>
          <w:rFonts w:cstheme="minorHAnsi"/>
        </w:rPr>
        <w:fldChar w:fldCharType="separate"/>
      </w:r>
      <w:r w:rsidRPr="00E73E10">
        <w:rPr>
          <w:rFonts w:cstheme="minorHAnsi"/>
          <w:noProof/>
        </w:rPr>
        <w:t>(Scott, 2002)</w:t>
      </w:r>
      <w:r w:rsidRPr="00E73E10">
        <w:rPr>
          <w:rFonts w:cstheme="minorHAnsi"/>
        </w:rPr>
        <w:fldChar w:fldCharType="end"/>
      </w:r>
      <w:r w:rsidRPr="00E73E10">
        <w:rPr>
          <w:rFonts w:cstheme="minorHAnsi"/>
        </w:rPr>
        <w:t xml:space="preserve">. However, the typical Australian athlete does not meet the general recommendations of 7-9 hours </w:t>
      </w:r>
      <w:r w:rsidRPr="00E73E10">
        <w:rPr>
          <w:rFonts w:cstheme="minorHAnsi"/>
        </w:rPr>
        <w:fldChar w:fldCharType="begin"/>
      </w:r>
      <w:r w:rsidRPr="00E73E10">
        <w:rPr>
          <w:rFonts w:cstheme="minorHAnsi"/>
        </w:rPr>
        <w:instrText xml:space="preserve"> ADDIN EN.CITE &lt;EndNote&gt;&lt;Cite&gt;&lt;Author&gt;Lastella&lt;/Author&gt;&lt;Year&gt;2015&lt;/Year&gt;&lt;RecNum&gt;119&lt;/RecNum&gt;&lt;DisplayText&gt;(Lastella et al., 2015)&lt;/DisplayText&gt;&lt;record&gt;&lt;rec-number&gt;119&lt;/rec-number&gt;&lt;foreign-keys&gt;&lt;key app="EN" db-id="sdxferreoft9s4exee6p0x27t9vfzddess0r" timestamp="1619752983"&gt;119&lt;/key&gt;&lt;/foreign-keys&gt;&lt;ref-type name="Journal Article"&gt;17&lt;/ref-type&gt;&lt;contributors&gt;&lt;authors&gt;&lt;author&gt;Lastella, Michele&lt;/author&gt;&lt;author&gt;Roach, Gregory D.&lt;/author&gt;&lt;author&gt;Halson, Shona L.&lt;/author&gt;&lt;author&gt;Sargent, Charli&lt;/author&gt;&lt;/authors&gt;&lt;/contributors&gt;&lt;titles&gt;&lt;title&gt;Sleep/wake behaviours of elite athletes from individual and team sports&lt;/title&gt;&lt;secondary-title&gt;European journal of sport science&lt;/secondary-title&gt;&lt;/titles&gt;&lt;periodical&gt;&lt;full-title&gt;European journal of sport science&lt;/full-title&gt;&lt;/periodical&gt;&lt;pages&gt;94-100&lt;/pages&gt;&lt;volume&gt;15&lt;/volume&gt;&lt;number&gt;2&lt;/number&gt;&lt;dates&gt;&lt;year&gt;2015&lt;/year&gt;&lt;/dates&gt;&lt;publisher&gt;Taylor &amp;amp; Francis&lt;/publisher&gt;&lt;isbn&gt;1746-1391&lt;/isbn&gt;&lt;urls&gt;&lt;/urls&gt;&lt;/record&gt;&lt;/Cite&gt;&lt;/EndNote&gt;</w:instrText>
      </w:r>
      <w:r w:rsidRPr="00E73E10">
        <w:rPr>
          <w:rFonts w:cstheme="minorHAnsi"/>
        </w:rPr>
        <w:fldChar w:fldCharType="separate"/>
      </w:r>
      <w:r w:rsidRPr="00E73E10">
        <w:rPr>
          <w:rFonts w:cstheme="minorHAnsi"/>
          <w:noProof/>
        </w:rPr>
        <w:t>(Lastella et al., 2015)</w:t>
      </w:r>
      <w:r w:rsidRPr="00E73E10">
        <w:rPr>
          <w:rFonts w:cstheme="minorHAnsi"/>
        </w:rPr>
        <w:fldChar w:fldCharType="end"/>
      </w:r>
      <w:r w:rsidRPr="00E73E10">
        <w:rPr>
          <w:rFonts w:cstheme="minorHAnsi"/>
        </w:rPr>
        <w:t xml:space="preserve">, with data indicating that up to 65% of athletes experience poor sleep </w:t>
      </w:r>
      <w:r w:rsidRPr="00E73E10">
        <w:rPr>
          <w:rFonts w:cstheme="minorHAnsi"/>
        </w:rPr>
        <w:fldChar w:fldCharType="begin"/>
      </w:r>
      <w:r w:rsidRPr="00E73E10">
        <w:rPr>
          <w:rFonts w:cstheme="minorHAnsi"/>
        </w:rPr>
        <w:instrText xml:space="preserve"> ADDIN EN.CITE &lt;EndNote&gt;&lt;Cite&gt;&lt;Author&gt;Doherty&lt;/Author&gt;&lt;Year&gt;2021&lt;/Year&gt;&lt;RecNum&gt;116&lt;/RecNum&gt;&lt;DisplayText&gt;(Doherty et al., 2021)&lt;/DisplayText&gt;&lt;record&gt;&lt;rec-number&gt;116&lt;/rec-number&gt;&lt;foreign-keys&gt;&lt;key app="EN" db-id="sdxferreoft9s4exee6p0x27t9vfzddess0r" timestamp="1619750557"&gt;116&lt;/key&gt;&lt;/foreign-keys&gt;&lt;ref-type name="Journal Article"&gt;17&lt;/ref-type&gt;&lt;contributors&gt;&lt;authors&gt;&lt;author&gt;Doherty, Rónán&lt;/author&gt;&lt;author&gt;Madigan, Sharon M.&lt;/author&gt;&lt;author&gt;Nevill, Alan&lt;/author&gt;&lt;author&gt;Warrington, Giles&lt;/author&gt;&lt;author&gt;Ellis, Jason G.&lt;/author&gt;&lt;/authors&gt;&lt;/contributors&gt;&lt;titles&gt;&lt;title&gt;The Sleep and Recovery Practices of Athletes&lt;/title&gt;&lt;secondary-title&gt;Nutrients&lt;/secondary-title&gt;&lt;/titles&gt;&lt;periodical&gt;&lt;full-title&gt;Nutrients&lt;/full-title&gt;&lt;/periodical&gt;&lt;pages&gt;1330&lt;/pages&gt;&lt;volume&gt;13&lt;/volume&gt;&lt;number&gt;4&lt;/number&gt;&lt;dates&gt;&lt;year&gt;2021&lt;/year&gt;&lt;/dates&gt;&lt;publisher&gt;Multidisciplinary Digital Publishing Institute&lt;/publisher&gt;&lt;urls&gt;&lt;/urls&gt;&lt;/record&gt;&lt;/Cite&gt;&lt;/EndNote&gt;</w:instrText>
      </w:r>
      <w:r w:rsidRPr="00E73E10">
        <w:rPr>
          <w:rFonts w:cstheme="minorHAnsi"/>
        </w:rPr>
        <w:fldChar w:fldCharType="separate"/>
      </w:r>
      <w:r w:rsidRPr="00E73E10">
        <w:rPr>
          <w:rFonts w:cstheme="minorHAnsi"/>
          <w:noProof/>
        </w:rPr>
        <w:t>(Doherty et al., 2021)</w:t>
      </w:r>
      <w:r w:rsidRPr="00E73E10">
        <w:rPr>
          <w:rFonts w:cstheme="minorHAnsi"/>
        </w:rPr>
        <w:fldChar w:fldCharType="end"/>
      </w:r>
      <w:r w:rsidRPr="00E73E10">
        <w:rPr>
          <w:rFonts w:cstheme="minorHAnsi"/>
        </w:rPr>
        <w:t>. As athletes experiencing poor sleep may be subject to worse health and performance outcomes, this is a population in need of sleep intervention.</w:t>
      </w:r>
    </w:p>
    <w:p w14:paraId="0480F2F8"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noProof/>
        </w:rPr>
      </w:pPr>
      <w:r w:rsidRPr="00E73E10">
        <w:rPr>
          <w:rFonts w:cstheme="minorHAnsi"/>
        </w:rPr>
        <w:t xml:space="preserve">Novel research suggests that diet influences the sleep of athletes </w:t>
      </w:r>
      <w:r w:rsidRPr="00E73E10">
        <w:rPr>
          <w:rFonts w:cstheme="minorHAnsi"/>
        </w:rPr>
        <w:fldChar w:fldCharType="begin"/>
      </w:r>
      <w:r w:rsidRPr="00E73E10">
        <w:rPr>
          <w:rFonts w:cstheme="minorHAnsi"/>
        </w:rPr>
        <w:instrText xml:space="preserve"> ADDIN EN.CITE &lt;EndNote&gt;&lt;Cite&gt;&lt;Author&gt;Falkenberg&lt;/Author&gt;&lt;Year&gt;2021&lt;/Year&gt;&lt;RecNum&gt;88&lt;/RecNum&gt;&lt;DisplayText&gt;(Falkenberg et al., 2021)&lt;/DisplayText&gt;&lt;record&gt;&lt;rec-number&gt;88&lt;/rec-number&gt;&lt;foreign-keys&gt;&lt;key app="EN" db-id="sdxferreoft9s4exee6p0x27t9vfzddess0r" timestamp="1616385111"&gt;88&lt;/key&gt;&lt;/foreign-keys&gt;&lt;ref-type name="Journal Article"&gt;17&lt;/ref-type&gt;&lt;contributors&gt;&lt;authors&gt;&lt;author&gt;Falkenberg, Emma&lt;/author&gt;&lt;author&gt;Aisbett, Brad&lt;/author&gt;&lt;author&gt;Lastella, Michele&lt;/author&gt;&lt;author&gt;Roberts, Spencer&lt;/author&gt;&lt;author&gt;Condo, Dominique&lt;/author&gt;&lt;/authors&gt;&lt;/contributors&gt;&lt;titles&gt;&lt;title&gt;Nutrient intake, meal timing and sleep in elite male Australian football players&lt;/title&gt;&lt;secondary-title&gt;Journal of Science and Medicine in Sport&lt;/secondary-title&gt;&lt;/titles&gt;&lt;periodical&gt;&lt;full-title&gt;Journal of science and medicine in sport&lt;/full-title&gt;&lt;/periodical&gt;&lt;pages&gt;7-12&lt;/pages&gt;&lt;volume&gt;24&lt;/volume&gt;&lt;number&gt;1&lt;/number&gt;&lt;dates&gt;&lt;year&gt;2021&lt;/year&gt;&lt;/dates&gt;&lt;publisher&gt;Elsevier&lt;/publisher&gt;&lt;isbn&gt;1440-2440&lt;/isbn&gt;&lt;urls&gt;&lt;/urls&gt;&lt;/record&gt;&lt;/Cite&gt;&lt;/EndNote&gt;</w:instrText>
      </w:r>
      <w:r w:rsidRPr="00E73E10">
        <w:rPr>
          <w:rFonts w:cstheme="minorHAnsi"/>
        </w:rPr>
        <w:fldChar w:fldCharType="separate"/>
      </w:r>
      <w:r w:rsidRPr="00E73E10">
        <w:rPr>
          <w:rFonts w:cstheme="minorHAnsi"/>
          <w:noProof/>
        </w:rPr>
        <w:t>(Falkenberg et al., 2021)</w:t>
      </w:r>
      <w:r w:rsidRPr="00E73E10">
        <w:rPr>
          <w:rFonts w:cstheme="minorHAnsi"/>
        </w:rPr>
        <w:fldChar w:fldCharType="end"/>
      </w:r>
      <w:r w:rsidRPr="00E73E10">
        <w:rPr>
          <w:rFonts w:cstheme="minorHAnsi"/>
        </w:rPr>
        <w:t xml:space="preserve">, with one such dietary factor being the amino acid tryptophan (TRP). Tryptophan is the dietary precursor to serotonin and melatonin synthesis, both of which are factors involved in the sleep/wake cycle </w:t>
      </w:r>
      <w:r w:rsidRPr="00E73E10">
        <w:rPr>
          <w:rFonts w:cstheme="minorHAnsi"/>
        </w:rPr>
        <w:fldChar w:fldCharType="begin"/>
      </w:r>
      <w:r w:rsidRPr="00E73E10">
        <w:rPr>
          <w:rFonts w:cstheme="minorHAnsi"/>
        </w:rPr>
        <w:instrText xml:space="preserve"> ADDIN EN.CITE &lt;EndNote&gt;&lt;Cite&gt;&lt;Author&gt;Silber&lt;/Author&gt;&lt;Year&gt;2010&lt;/Year&gt;&lt;RecNum&gt;96&lt;/RecNum&gt;&lt;DisplayText&gt;(Silber and Schmitt, 2010)&lt;/DisplayText&gt;&lt;record&gt;&lt;rec-number&gt;96&lt;/rec-number&gt;&lt;foreign-keys&gt;&lt;key app="EN" db-id="sdxferreoft9s4exee6p0x27t9vfzddess0r" timestamp="1616400136"&gt;96&lt;/key&gt;&lt;/foreign-keys&gt;&lt;ref-type name="Journal Article"&gt;17&lt;/ref-type&gt;&lt;contributors&gt;&lt;authors&gt;&lt;author&gt;Silber, B. Y.&lt;/author&gt;&lt;author&gt;Schmitt, J. A. J.&lt;/author&gt;&lt;/authors&gt;&lt;/contributors&gt;&lt;titles&gt;&lt;title&gt;Effects of tryptophan loading on human cognition, mood, and sleep&lt;/title&gt;&lt;secondary-title&gt;Neuroscience &amp;amp; biobehavioral reviews&lt;/secondary-title&gt;&lt;/titles&gt;&lt;periodical&gt;&lt;full-title&gt;Neuroscience &amp;amp; biobehavioral reviews&lt;/full-title&gt;&lt;/periodical&gt;&lt;pages&gt;387-407&lt;/pages&gt;&lt;volume&gt;34&lt;/volume&gt;&lt;number&gt;3&lt;/number&gt;&lt;dates&gt;&lt;year&gt;2010&lt;/year&gt;&lt;/dates&gt;&lt;publisher&gt;Elsevier&lt;/publisher&gt;&lt;isbn&gt;0149-7634&lt;/isbn&gt;&lt;urls&gt;&lt;/urls&gt;&lt;/record&gt;&lt;/Cite&gt;&lt;/EndNote&gt;</w:instrText>
      </w:r>
      <w:r w:rsidRPr="00E73E10">
        <w:rPr>
          <w:rFonts w:cstheme="minorHAnsi"/>
        </w:rPr>
        <w:fldChar w:fldCharType="separate"/>
      </w:r>
      <w:r w:rsidRPr="00E73E10">
        <w:rPr>
          <w:rFonts w:cstheme="minorHAnsi"/>
          <w:noProof/>
        </w:rPr>
        <w:t>(Silber and Schmitt, 2010)</w:t>
      </w:r>
      <w:r w:rsidRPr="00E73E10">
        <w:rPr>
          <w:rFonts w:cstheme="minorHAnsi"/>
        </w:rPr>
        <w:fldChar w:fldCharType="end"/>
      </w:r>
      <w:r w:rsidRPr="00E73E10">
        <w:rPr>
          <w:rFonts w:cstheme="minorHAnsi"/>
        </w:rPr>
        <w:t xml:space="preserve">. To convert into these compounds, tryptophan must be transported across the blood-brain barrier by a specific transport system that also transports other large neutral amino acids (LNAA) into the brain </w:t>
      </w:r>
      <w:r w:rsidRPr="00E73E10">
        <w:rPr>
          <w:rFonts w:cstheme="minorHAnsi"/>
        </w:rPr>
        <w:fldChar w:fldCharType="begin"/>
      </w:r>
      <w:r w:rsidRPr="00E73E10">
        <w:rPr>
          <w:rFonts w:cstheme="minorHAnsi"/>
        </w:rPr>
        <w:instrText xml:space="preserve"> ADDIN EN.CITE &lt;EndNote&gt;&lt;Cite&gt;&lt;Author&gt;Silber&lt;/Author&gt;&lt;Year&gt;2010&lt;/Year&gt;&lt;RecNum&gt;96&lt;/RecNum&gt;&lt;DisplayText&gt;(Silber and Schmitt, 2010)&lt;/DisplayText&gt;&lt;record&gt;&lt;rec-number&gt;96&lt;/rec-number&gt;&lt;foreign-keys&gt;&lt;key app="EN" db-id="sdxferreoft9s4exee6p0x27t9vfzddess0r" timestamp="1616400136"&gt;96&lt;/key&gt;&lt;/foreign-keys&gt;&lt;ref-type name="Journal Article"&gt;17&lt;/ref-type&gt;&lt;contributors&gt;&lt;authors&gt;&lt;author&gt;Silber, B. Y.&lt;/author&gt;&lt;author&gt;Schmitt, J. A. J.&lt;/author&gt;&lt;/authors&gt;&lt;/contributors&gt;&lt;titles&gt;&lt;title&gt;Effects of tryptophan loading on human cognition, mood, and sleep&lt;/title&gt;&lt;secondary-title&gt;Neuroscience &amp;amp; biobehavioral reviews&lt;/secondary-title&gt;&lt;/titles&gt;&lt;periodical&gt;&lt;full-title&gt;Neuroscience &amp;amp; biobehavioral reviews&lt;/full-title&gt;&lt;/periodical&gt;&lt;pages&gt;387-407&lt;/pages&gt;&lt;volume&gt;34&lt;/volume&gt;&lt;number&gt;3&lt;/number&gt;&lt;dates&gt;&lt;year&gt;2010&lt;/year&gt;&lt;/dates&gt;&lt;publisher&gt;Elsevier&lt;/publisher&gt;&lt;isbn&gt;0149-7634&lt;/isbn&gt;&lt;urls&gt;&lt;/urls&gt;&lt;/record&gt;&lt;/Cite&gt;&lt;/EndNote&gt;</w:instrText>
      </w:r>
      <w:r w:rsidRPr="00E73E10">
        <w:rPr>
          <w:rFonts w:cstheme="minorHAnsi"/>
        </w:rPr>
        <w:fldChar w:fldCharType="separate"/>
      </w:r>
      <w:r w:rsidRPr="00E73E10">
        <w:rPr>
          <w:rFonts w:cstheme="minorHAnsi"/>
          <w:noProof/>
        </w:rPr>
        <w:t>(Silber and Schmitt, 2010)</w:t>
      </w:r>
      <w:r w:rsidRPr="00E73E10">
        <w:rPr>
          <w:rFonts w:cstheme="minorHAnsi"/>
        </w:rPr>
        <w:fldChar w:fldCharType="end"/>
      </w:r>
      <w:r w:rsidRPr="00E73E10">
        <w:rPr>
          <w:rFonts w:cstheme="minorHAnsi"/>
        </w:rPr>
        <w:t xml:space="preserve">. Therefore, tryptophan must compete against other LNAAs for transportation into the brain and thus, the ratio of TRP:LNAA in blood plasma affects the ability of tryptophan to cross the blood-brain barrier. Increases in the TRP:LNAA ratio promotes tryptophan uptake in the brain which ultimately increases serotonin and melatonin synthesis </w:t>
      </w:r>
      <w:r w:rsidRPr="00E73E10">
        <w:rPr>
          <w:rFonts w:cstheme="minorHAnsi"/>
        </w:rPr>
        <w:fldChar w:fldCharType="begin"/>
      </w:r>
      <w:r w:rsidRPr="00E73E10">
        <w:rPr>
          <w:rFonts w:cstheme="minorHAnsi"/>
        </w:rPr>
        <w:instrText xml:space="preserve"> ADDIN EN.CITE &lt;EndNote&gt;&lt;Cite&gt;&lt;Author&gt;Silber&lt;/Author&gt;&lt;Year&gt;2010&lt;/Year&gt;&lt;RecNum&gt;96&lt;/RecNum&gt;&lt;DisplayText&gt;(Silber and Schmitt, 2010)&lt;/DisplayText&gt;&lt;record&gt;&lt;rec-number&gt;96&lt;/rec-number&gt;&lt;foreign-keys&gt;&lt;key app="EN" db-id="sdxferreoft9s4exee6p0x27t9vfzddess0r" timestamp="1616400136"&gt;96&lt;/key&gt;&lt;/foreign-keys&gt;&lt;ref-type name="Journal Article"&gt;17&lt;/ref-type&gt;&lt;contributors&gt;&lt;authors&gt;&lt;author&gt;Silber, B. Y.&lt;/author&gt;&lt;author&gt;Schmitt, J. A. J.&lt;/author&gt;&lt;/authors&gt;&lt;/contributors&gt;&lt;titles&gt;&lt;title&gt;Effects of tryptophan loading on human cognition, mood, and sleep&lt;/title&gt;&lt;secondary-title&gt;Neuroscience &amp;amp; biobehavioral reviews&lt;/secondary-title&gt;&lt;/titles&gt;&lt;periodical&gt;&lt;full-title&gt;Neuroscience &amp;amp; biobehavioral reviews&lt;/full-title&gt;&lt;/periodical&gt;&lt;pages&gt;387-407&lt;/pages&gt;&lt;volume&gt;34&lt;/volume&gt;&lt;number&gt;3&lt;/number&gt;&lt;dates&gt;&lt;year&gt;2010&lt;/year&gt;&lt;/dates&gt;&lt;publisher&gt;Elsevier&lt;/publisher&gt;&lt;isbn&gt;0149-7634&lt;/isbn&gt;&lt;urls&gt;&lt;/urls&gt;&lt;/record&gt;&lt;/Cite&gt;&lt;/EndNote&gt;</w:instrText>
      </w:r>
      <w:r w:rsidRPr="00E73E10">
        <w:rPr>
          <w:rFonts w:cstheme="minorHAnsi"/>
        </w:rPr>
        <w:fldChar w:fldCharType="separate"/>
      </w:r>
      <w:r w:rsidRPr="00E73E10">
        <w:rPr>
          <w:rFonts w:cstheme="minorHAnsi"/>
          <w:noProof/>
        </w:rPr>
        <w:t>(Silber and Schmitt, 2010)</w:t>
      </w:r>
      <w:r w:rsidRPr="00E73E10">
        <w:rPr>
          <w:rFonts w:cstheme="minorHAnsi"/>
        </w:rPr>
        <w:fldChar w:fldCharType="end"/>
      </w:r>
      <w:r w:rsidRPr="00E73E10">
        <w:rPr>
          <w:rFonts w:cstheme="minorHAnsi"/>
        </w:rPr>
        <w:t xml:space="preserve">. As tryptophan is low in most protein sources, the intake of protein decreases the TRP:LNAA ratio </w:t>
      </w:r>
      <w:r w:rsidRPr="00E73E10">
        <w:rPr>
          <w:rFonts w:cstheme="minorHAnsi"/>
        </w:rPr>
        <w:fldChar w:fldCharType="begin"/>
      </w:r>
      <w:r w:rsidRPr="00E73E10">
        <w:rPr>
          <w:rFonts w:cstheme="minorHAnsi"/>
        </w:rPr>
        <w:instrText xml:space="preserve"> ADDIN EN.CITE &lt;EndNote&gt;&lt;Cite&gt;&lt;Author&gt;Wurtman&lt;/Author&gt;&lt;Year&gt;2003&lt;/Year&gt;&lt;RecNum&gt;349&lt;/RecNum&gt;&lt;DisplayText&gt;(Wurtman et al., 2003)&lt;/DisplayText&gt;&lt;record&gt;&lt;rec-number&gt;349&lt;/rec-number&gt;&lt;foreign-keys&gt;&lt;key app="EN" db-id="sdxferreoft9s4exee6p0x27t9vfzddess0r" timestamp="1626092293"&gt;349&lt;/key&gt;&lt;/foreign-keys&gt;&lt;ref-type name="Journal Article"&gt;17&lt;/ref-type&gt;&lt;contributors&gt;&lt;authors&gt;&lt;author&gt;Wurtman, Richard J.&lt;/author&gt;&lt;author&gt;Wurtman, Judith J.&lt;/author&gt;&lt;author&gt;Regan, Meredith M.&lt;/author&gt;&lt;author&gt;McDermott, Janine M.&lt;/author&gt;&lt;author&gt;Tsay, Rita H.&lt;/author&gt;&lt;author&gt;Breu, Jeff J.&lt;/author&gt;&lt;/authors&gt;&lt;/contributors&gt;&lt;titles&gt;&lt;title&gt;Effects of normal meals rich in carbohydrates or proteins on plasma tryptophan and tyrosine ratios&lt;/title&gt;&lt;secondary-title&gt;The American journal of clinical nutrition&lt;/secondary-title&gt;&lt;/titles&gt;&lt;periodical&gt;&lt;full-title&gt;The American journal of clinical nutrition&lt;/full-title&gt;&lt;/periodical&gt;&lt;pages&gt;128-132&lt;/pages&gt;&lt;volume&gt;77&lt;/volume&gt;&lt;number&gt;1&lt;/number&gt;&lt;dates&gt;&lt;year&gt;2003&lt;/year&gt;&lt;/dates&gt;&lt;publisher&gt;Oxford University Press&lt;/publisher&gt;&lt;isbn&gt;0002-9165&lt;/isbn&gt;&lt;urls&gt;&lt;/urls&gt;&lt;/record&gt;&lt;/Cite&gt;&lt;/EndNote&gt;</w:instrText>
      </w:r>
      <w:r w:rsidRPr="00E73E10">
        <w:rPr>
          <w:rFonts w:cstheme="minorHAnsi"/>
        </w:rPr>
        <w:fldChar w:fldCharType="separate"/>
      </w:r>
      <w:r w:rsidRPr="00E73E10">
        <w:rPr>
          <w:rFonts w:cstheme="minorHAnsi"/>
          <w:noProof/>
        </w:rPr>
        <w:t>(Wurtman et al., 2003)</w:t>
      </w:r>
      <w:r w:rsidRPr="00E73E10">
        <w:rPr>
          <w:rFonts w:cstheme="minorHAnsi"/>
        </w:rPr>
        <w:fldChar w:fldCharType="end"/>
      </w:r>
      <w:r w:rsidRPr="00E73E10">
        <w:rPr>
          <w:rFonts w:cstheme="minorHAnsi"/>
        </w:rPr>
        <w:t xml:space="preserve">, which is seen to reduce sleep </w:t>
      </w:r>
      <w:r w:rsidRPr="00E73E10">
        <w:rPr>
          <w:rFonts w:cstheme="minorHAnsi"/>
        </w:rPr>
        <w:lastRenderedPageBreak/>
        <w:t xml:space="preserve">efficiency and increase wake after sleep onset in elite athletes </w:t>
      </w:r>
      <w:r w:rsidRPr="00E73E10">
        <w:rPr>
          <w:rFonts w:cstheme="minorHAnsi"/>
        </w:rPr>
        <w:fldChar w:fldCharType="begin"/>
      </w:r>
      <w:r w:rsidRPr="00E73E10">
        <w:rPr>
          <w:rFonts w:cstheme="minorHAnsi"/>
        </w:rPr>
        <w:instrText xml:space="preserve"> ADDIN EN.CITE &lt;EndNote&gt;&lt;Cite&gt;&lt;Author&gt;Falkenberg&lt;/Author&gt;&lt;Year&gt;2021&lt;/Year&gt;&lt;RecNum&gt;88&lt;/RecNum&gt;&lt;DisplayText&gt;(Falkenberg et al., 2021)&lt;/DisplayText&gt;&lt;record&gt;&lt;rec-number&gt;88&lt;/rec-number&gt;&lt;foreign-keys&gt;&lt;key app="EN" db-id="sdxferreoft9s4exee6p0x27t9vfzddess0r" timestamp="1616385111"&gt;88&lt;/key&gt;&lt;/foreign-keys&gt;&lt;ref-type name="Journal Article"&gt;17&lt;/ref-type&gt;&lt;contributors&gt;&lt;authors&gt;&lt;author&gt;Falkenberg, Emma&lt;/author&gt;&lt;author&gt;Aisbett, Brad&lt;/author&gt;&lt;author&gt;Lastella, Michele&lt;/author&gt;&lt;author&gt;Roberts, Spencer&lt;/author&gt;&lt;author&gt;Condo, Dominique&lt;/author&gt;&lt;/authors&gt;&lt;/contributors&gt;&lt;titles&gt;&lt;title&gt;Nutrient intake, meal timing and sleep in elite male Australian football players&lt;/title&gt;&lt;secondary-title&gt;Journal of Science and Medicine in Sport&lt;/secondary-title&gt;&lt;/titles&gt;&lt;periodical&gt;&lt;full-title&gt;Journal of science and medicine in sport&lt;/full-title&gt;&lt;/periodical&gt;&lt;pages&gt;7-12&lt;/pages&gt;&lt;volume&gt;24&lt;/volume&gt;&lt;number&gt;1&lt;/number&gt;&lt;dates&gt;&lt;year&gt;2021&lt;/year&gt;&lt;/dates&gt;&lt;publisher&gt;Elsevier&lt;/publisher&gt;&lt;isbn&gt;1440-2440&lt;/isbn&gt;&lt;urls&gt;&lt;/urls&gt;&lt;/record&gt;&lt;/Cite&gt;&lt;/EndNote&gt;</w:instrText>
      </w:r>
      <w:r w:rsidRPr="00E73E10">
        <w:rPr>
          <w:rFonts w:cstheme="minorHAnsi"/>
        </w:rPr>
        <w:fldChar w:fldCharType="separate"/>
      </w:r>
      <w:r w:rsidRPr="00E73E10">
        <w:rPr>
          <w:rFonts w:cstheme="minorHAnsi"/>
          <w:noProof/>
        </w:rPr>
        <w:t>(Falkenberg et al., 2021)</w:t>
      </w:r>
      <w:r w:rsidRPr="00E73E10">
        <w:rPr>
          <w:rFonts w:cstheme="minorHAnsi"/>
        </w:rPr>
        <w:fldChar w:fldCharType="end"/>
      </w:r>
      <w:r w:rsidRPr="00E73E10">
        <w:rPr>
          <w:rFonts w:cstheme="minorHAnsi"/>
        </w:rPr>
        <w:t xml:space="preserve">. However, evening intake of protein (tryptophan-rich sources) was associated with a reduction in sleep onset latency within this athlete group </w:t>
      </w:r>
      <w:r w:rsidRPr="00E73E10">
        <w:rPr>
          <w:rFonts w:cstheme="minorHAnsi"/>
        </w:rPr>
        <w:fldChar w:fldCharType="begin"/>
      </w:r>
      <w:r w:rsidRPr="00E73E10">
        <w:rPr>
          <w:rFonts w:cstheme="minorHAnsi"/>
        </w:rPr>
        <w:instrText xml:space="preserve"> ADDIN EN.CITE &lt;EndNote&gt;&lt;Cite&gt;&lt;Author&gt;Falkenberg&lt;/Author&gt;&lt;Year&gt;2021&lt;/Year&gt;&lt;RecNum&gt;88&lt;/RecNum&gt;&lt;DisplayText&gt;(Falkenberg et al., 2021)&lt;/DisplayText&gt;&lt;record&gt;&lt;rec-number&gt;88&lt;/rec-number&gt;&lt;foreign-keys&gt;&lt;key app="EN" db-id="sdxferreoft9s4exee6p0x27t9vfzddess0r" timestamp="1616385111"&gt;88&lt;/key&gt;&lt;/foreign-keys&gt;&lt;ref-type name="Journal Article"&gt;17&lt;/ref-type&gt;&lt;contributors&gt;&lt;authors&gt;&lt;author&gt;Falkenberg, Emma&lt;/author&gt;&lt;author&gt;Aisbett, Brad&lt;/author&gt;&lt;author&gt;Lastella, Michele&lt;/author&gt;&lt;author&gt;Roberts, Spencer&lt;/author&gt;&lt;author&gt;Condo, Dominique&lt;/author&gt;&lt;/authors&gt;&lt;/contributors&gt;&lt;titles&gt;&lt;title&gt;Nutrient intake, meal timing and sleep in elite male Australian football players&lt;/title&gt;&lt;secondary-title&gt;Journal of Science and Medicine in Sport&lt;/secondary-title&gt;&lt;/titles&gt;&lt;periodical&gt;&lt;full-title&gt;Journal of science and medicine in sport&lt;/full-title&gt;&lt;/periodical&gt;&lt;pages&gt;7-12&lt;/pages&gt;&lt;volume&gt;24&lt;/volume&gt;&lt;number&gt;1&lt;/number&gt;&lt;dates&gt;&lt;year&gt;2021&lt;/year&gt;&lt;/dates&gt;&lt;publisher&gt;Elsevier&lt;/publisher&gt;&lt;isbn&gt;1440-2440&lt;/isbn&gt;&lt;urls&gt;&lt;/urls&gt;&lt;/record&gt;&lt;/Cite&gt;&lt;/EndNote&gt;</w:instrText>
      </w:r>
      <w:r w:rsidRPr="00E73E10">
        <w:rPr>
          <w:rFonts w:cstheme="minorHAnsi"/>
        </w:rPr>
        <w:fldChar w:fldCharType="separate"/>
      </w:r>
      <w:r w:rsidRPr="00E73E10">
        <w:rPr>
          <w:rFonts w:cstheme="minorHAnsi"/>
          <w:noProof/>
        </w:rPr>
        <w:t>(Falkenberg et al., 2021)</w:t>
      </w:r>
      <w:r w:rsidRPr="00E73E10">
        <w:rPr>
          <w:rFonts w:cstheme="minorHAnsi"/>
        </w:rPr>
        <w:fldChar w:fldCharType="end"/>
      </w:r>
      <w:r w:rsidRPr="00E73E10">
        <w:rPr>
          <w:rFonts w:cstheme="minorHAnsi"/>
          <w:noProof/>
        </w:rPr>
        <w:t>.</w:t>
      </w:r>
    </w:p>
    <w:p w14:paraId="61F5BD87" w14:textId="1630C11D"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 xml:space="preserve">There have been no studies investigating the impact of pure tryptophan supplementation on athletes, however, literature within the general population displays that tryptophan elicits a sedative effect, is more effective in those with sleep complaints, and doses at or above one gram provide the most benefit to sleep </w:t>
      </w:r>
      <w:r w:rsidRPr="00E73E10">
        <w:rPr>
          <w:rFonts w:cstheme="minorHAnsi"/>
        </w:rPr>
        <w:fldChar w:fldCharType="begin"/>
      </w:r>
      <w:r w:rsidRPr="00E73E10">
        <w:rPr>
          <w:rFonts w:cstheme="minorHAnsi"/>
        </w:rPr>
        <w:instrText xml:space="preserve"> ADDIN EN.CITE &lt;EndNote&gt;&lt;Cite&gt;&lt;Author&gt;Silber&lt;/Author&gt;&lt;Year&gt;2010&lt;/Year&gt;&lt;RecNum&gt;96&lt;/RecNum&gt;&lt;DisplayText&gt;(Silber and Schmitt, 2010)&lt;/DisplayText&gt;&lt;record&gt;&lt;rec-number&gt;96&lt;/rec-number&gt;&lt;foreign-keys&gt;&lt;key app="EN" db-id="sdxferreoft9s4exee6p0x27t9vfzddess0r" timestamp="1616400136"&gt;96&lt;/key&gt;&lt;/foreign-keys&gt;&lt;ref-type name="Journal Article"&gt;17&lt;/ref-type&gt;&lt;contributors&gt;&lt;authors&gt;&lt;author&gt;Silber, B. Y.&lt;/author&gt;&lt;author&gt;Schmitt, J. A. J.&lt;/author&gt;&lt;/authors&gt;&lt;/contributors&gt;&lt;titles&gt;&lt;title&gt;Effects of tryptophan loading on human cognition, mood, and sleep&lt;/title&gt;&lt;secondary-title&gt;Neuroscience &amp;amp; biobehavioral reviews&lt;/secondary-title&gt;&lt;/titles&gt;&lt;periodical&gt;&lt;full-title&gt;Neuroscience &amp;amp; biobehavioral reviews&lt;/full-title&gt;&lt;/periodical&gt;&lt;pages&gt;387-407&lt;/pages&gt;&lt;volume&gt;34&lt;/volume&gt;&lt;number&gt;3&lt;/number&gt;&lt;dates&gt;&lt;year&gt;2010&lt;/year&gt;&lt;/dates&gt;&lt;publisher&gt;Elsevier&lt;/publisher&gt;&lt;isbn&gt;0149-7634&lt;/isbn&gt;&lt;urls&gt;&lt;/urls&gt;&lt;/record&gt;&lt;/Cite&gt;&lt;/EndNote&gt;</w:instrText>
      </w:r>
      <w:r w:rsidRPr="00E73E10">
        <w:rPr>
          <w:rFonts w:cstheme="minorHAnsi"/>
        </w:rPr>
        <w:fldChar w:fldCharType="separate"/>
      </w:r>
      <w:r w:rsidRPr="00E73E10">
        <w:rPr>
          <w:rFonts w:cstheme="minorHAnsi"/>
          <w:noProof/>
        </w:rPr>
        <w:t>(Silber and Schmitt, 2010)</w:t>
      </w:r>
      <w:r w:rsidRPr="00E73E10">
        <w:rPr>
          <w:rFonts w:cstheme="minorHAnsi"/>
        </w:rPr>
        <w:fldChar w:fldCharType="end"/>
      </w:r>
      <w:r w:rsidRPr="00E73E10">
        <w:rPr>
          <w:rFonts w:cstheme="minorHAnsi"/>
        </w:rPr>
        <w:t xml:space="preserve">. In the athlete population, three studies have investigated the effect of a whey protein fraction high in tryptophan, α-lactalbumin (4.8 g TRP per 100 g protein), on sleep outcomes </w:t>
      </w:r>
      <w:r w:rsidRPr="00E73E10">
        <w:rPr>
          <w:rFonts w:cstheme="minorHAnsi"/>
        </w:rPr>
        <w:fldChar w:fldCharType="begin">
          <w:fldData xml:space="preserve">PEVuZE5vdGU+PENpdGU+PEF1dGhvcj5NaWxlczwvQXV0aG9yPjxZZWFyPjIwMjE8L1llYXI+PFJl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</w:fldData>
        </w:fldChar>
      </w:r>
      <w:r w:rsidRPr="00E73E10">
        <w:rPr>
          <w:rFonts w:cstheme="minorHAnsi"/>
        </w:rPr>
        <w:instrText xml:space="preserve"> ADDIN EN.CITE </w:instrText>
      </w:r>
      <w:r w:rsidRPr="00E73E10">
        <w:rPr>
          <w:rFonts w:cstheme="minorHAnsi"/>
        </w:rPr>
        <w:fldChar w:fldCharType="begin">
          <w:fldData xml:space="preserve">PEVuZE5vdGU+PENpdGU+PEF1dGhvcj5NaWxlczwvQXV0aG9yPjxZZWFyPjIwMjE8L1llYXI+PFJl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</w:fldData>
        </w:fldChar>
      </w:r>
      <w:r w:rsidRPr="00E73E10">
        <w:rPr>
          <w:rFonts w:cstheme="minorHAnsi"/>
        </w:rPr>
        <w:instrText xml:space="preserve"> ADDIN EN.CITE.DATA </w:instrText>
      </w:r>
      <w:r w:rsidRPr="00E73E10">
        <w:rPr>
          <w:rFonts w:cstheme="minorHAnsi"/>
        </w:rPr>
      </w:r>
      <w:r w:rsidRPr="00E73E10">
        <w:rPr>
          <w:rFonts w:cstheme="minorHAnsi"/>
        </w:rPr>
        <w:fldChar w:fldCharType="end"/>
      </w:r>
      <w:r w:rsidRPr="00E73E10">
        <w:rPr>
          <w:rFonts w:cstheme="minorHAnsi"/>
        </w:rPr>
      </w:r>
      <w:r w:rsidRPr="00E73E10">
        <w:rPr>
          <w:rFonts w:cstheme="minorHAnsi"/>
        </w:rPr>
        <w:fldChar w:fldCharType="separate"/>
      </w:r>
      <w:r w:rsidRPr="00E73E10">
        <w:rPr>
          <w:rFonts w:cstheme="minorHAnsi"/>
          <w:noProof/>
        </w:rPr>
        <w:t>(Miles et al., 2021, Oikawa et al., 2019, MacInnis et al., 2020)</w:t>
      </w:r>
      <w:r w:rsidRPr="00E73E10">
        <w:rPr>
          <w:rFonts w:cstheme="minorHAnsi"/>
        </w:rPr>
        <w:fldChar w:fldCharType="end"/>
      </w:r>
      <w:r w:rsidRPr="00E73E10">
        <w:rPr>
          <w:rFonts w:cstheme="minorHAnsi"/>
        </w:rPr>
        <w:t xml:space="preserve">. Two studies saw no improvement in sleep or performance outcomes </w:t>
      </w:r>
      <w:r w:rsidRPr="00E73E10">
        <w:rPr>
          <w:rFonts w:cstheme="minorHAnsi"/>
        </w:rPr>
        <w:fldChar w:fldCharType="begin"/>
      </w:r>
      <w:r w:rsidRPr="00E73E10">
        <w:rPr>
          <w:rFonts w:cstheme="minorHAnsi"/>
        </w:rPr>
        <w:instrText xml:space="preserve"> ADDIN EN.CITE &lt;EndNote&gt;&lt;Cite&gt;&lt;Author&gt;MacInnis&lt;/Author&gt;&lt;Year&gt;2020&lt;/Year&gt;&lt;RecNum&gt;208&lt;/RecNum&gt;&lt;DisplayText&gt;(MacInnis et al., 2020, Oikawa et al., 2019)&lt;/DisplayText&gt;&lt;record&gt;&lt;rec-number&gt;208&lt;/rec-number&gt;&lt;foreign-keys&gt;&lt;key app="EN" db-id="sdxferreoft9s4exee6p0x27t9vfzddess0r" timestamp="1626065495"&gt;208&lt;/key&gt;&lt;/foreign-keys&gt;&lt;ref-type name="Journal Article"&gt;17&lt;/ref-type&gt;&lt;contributors&gt;&lt;authors&gt;&lt;author&gt;MacInnis, Martin J.&lt;/author&gt;&lt;author&gt;Dziedzic, Christine E.&lt;/author&gt;&lt;author&gt;Wood, Emily&lt;/author&gt;&lt;author&gt;Oikawa, Sara Y.&lt;/author&gt;&lt;author&gt;Phillips, Stuart M.&lt;/author&gt;&lt;/authors&gt;&lt;/contributors&gt;&lt;titles&gt;&lt;title&gt;Presleep α-Lactalbumin Consumption Does Not Improve Sleep Quality or Time-Trial Performance in Cyclists&lt;/title&gt;&lt;secondary-title&gt;International journal of sport nutrition and exercise metabolism&lt;/secondary-title&gt;&lt;/titles&gt;&lt;periodical&gt;&lt;full-title&gt;International journal of sport nutrition and exercise metabolism&lt;/full-title&gt;&lt;/periodical&gt;&lt;pages&gt;197-202&lt;/pages&gt;&lt;volume&gt;30&lt;/volume&gt;&lt;number&gt;3&lt;/number&gt;&lt;dates&gt;&lt;year&gt;2020&lt;/year&gt;&lt;/dates&gt;&lt;publisher&gt;Human Kinetics&lt;/publisher&gt;&lt;isbn&gt;1543-2742&lt;/isbn&gt;&lt;urls&gt;&lt;/urls&gt;&lt;/record&gt;&lt;/Cite&gt;&lt;Cite&gt;&lt;Author&gt;Oikawa&lt;/Author&gt;&lt;Year&gt;2019&lt;/Year&gt;&lt;RecNum&gt;209&lt;/RecNum&gt;&lt;record&gt;&lt;rec-number&gt;209&lt;/rec-number&gt;&lt;foreign-keys&gt;&lt;key app="EN" db-id="sdxferreoft9s4exee6p0x27t9vfzddess0r" timestamp="1626065495"&gt;209&lt;/key&gt;&lt;/foreign-keys&gt;&lt;ref-type name="Journal Article"&gt;17&lt;/ref-type&gt;&lt;contributors&gt;&lt;authors&gt;&lt;author&gt;Oikawa, Sara Y.&lt;/author&gt;&lt;author&gt;Macinnis, Martin J.&lt;/author&gt;&lt;author&gt;Tripp, Thomas R.&lt;/author&gt;&lt;author&gt;McGlory, Chris&lt;/author&gt;&lt;author&gt;Baker, Steven K.&lt;/author&gt;&lt;author&gt;Phillips, Stuart M.&lt;/author&gt;&lt;/authors&gt;&lt;/contributors&gt;&lt;titles&gt;&lt;title&gt;Lactalbumin, Not Collagen, Augments Muscle Protein Synthesis with Aerobic Exercise&lt;/title&gt;&lt;secondary-title&gt;Medicine and science in sports and exercise&lt;/secondary-title&gt;&lt;/titles&gt;&lt;periodical&gt;&lt;full-title&gt;Medicine and science in sports and exercise&lt;/full-title&gt;&lt;/periodical&gt;&lt;dates&gt;&lt;year&gt;2019&lt;/year&gt;&lt;/dates&gt;&lt;isbn&gt;0195-9131&lt;/isbn&gt;&lt;urls&gt;&lt;/urls&gt;&lt;/record&gt;&lt;/Cite&gt;&lt;/EndNote&gt;</w:instrText>
      </w:r>
      <w:r w:rsidRPr="00E73E10">
        <w:rPr>
          <w:rFonts w:cstheme="minorHAnsi"/>
        </w:rPr>
        <w:fldChar w:fldCharType="separate"/>
      </w:r>
      <w:r w:rsidRPr="00E73E10">
        <w:rPr>
          <w:rFonts w:cstheme="minorHAnsi"/>
          <w:noProof/>
        </w:rPr>
        <w:t>(MacInnis et al., 2020, Oikawa et al., 2019)</w:t>
      </w:r>
      <w:r w:rsidRPr="00E73E10">
        <w:rPr>
          <w:rFonts w:cstheme="minorHAnsi"/>
        </w:rPr>
        <w:fldChar w:fldCharType="end"/>
      </w:r>
      <w:r w:rsidRPr="00E73E10">
        <w:rPr>
          <w:rFonts w:cstheme="minorHAnsi"/>
        </w:rPr>
        <w:t>, which may relate to these athletes already experiencing good quality sleep (&gt;87% sleep efficiency and &lt;3</w:t>
      </w:r>
      <w:r w:rsidR="00532343">
        <w:rPr>
          <w:rFonts w:cstheme="minorHAnsi"/>
        </w:rPr>
        <w:t xml:space="preserve"> </w:t>
      </w:r>
      <w:r w:rsidRPr="00E73E10">
        <w:rPr>
          <w:rFonts w:cstheme="minorHAnsi"/>
        </w:rPr>
        <w:t xml:space="preserve">minute sleep latency). One study of female athletes reported increases of non-rapid eye movement stage 2 sleep following simulated competition, which may have moderated to some extent, the next day improvements of intermittent running performance </w:t>
      </w:r>
      <w:r w:rsidRPr="00E73E10">
        <w:rPr>
          <w:rFonts w:cstheme="minorHAnsi"/>
        </w:rPr>
        <w:fldChar w:fldCharType="begin"/>
      </w:r>
      <w:r w:rsidRPr="00E73E10">
        <w:rPr>
          <w:rFonts w:cstheme="minorHAnsi"/>
        </w:rPr>
        <w:instrText xml:space="preserve"> ADDIN EN.CITE &lt;EndNote&gt;&lt;Cite&gt;&lt;Author&gt;Miles&lt;/Author&gt;&lt;Year&gt;2021&lt;/Year&gt;&lt;RecNum&gt;369&lt;/RecNum&gt;&lt;DisplayText&gt;(Miles et al., 2021)&lt;/DisplayText&gt;&lt;record&gt;&lt;rec-number&gt;369&lt;/rec-number&gt;&lt;foreign-keys&gt;&lt;key app="EN" db-id="sdxferreoft9s4exee6p0x27t9vfzddess0r" timestamp="1627521328"&gt;369&lt;/key&gt;&lt;/foreign-keys&gt;&lt;ref-type name="Journal Article"&gt;17&lt;/ref-type&gt;&lt;contributors&gt;&lt;authors&gt;&lt;author&gt;Miles, Kathleen H.&lt;/author&gt;&lt;author&gt;Clark, Brad&lt;/author&gt;&lt;author&gt;Fowler, Peter M.&lt;/author&gt;&lt;author&gt;Gratwicke, Madeleine J.&lt;/author&gt;&lt;author&gt;Martin, Kristy&lt;/author&gt;&lt;author&gt;Welvaert, Marijke&lt;/author&gt;&lt;author&gt;Miller, Joanna&lt;/author&gt;&lt;author&gt;Pumpa, Kate L.&lt;/author&gt;&lt;/authors&gt;&lt;/contributors&gt;&lt;titles&gt;&lt;title&gt;ɑ-lactalbumin Improves Sleep and Recovery Post Simulated Evening Competition in Female Athletes&lt;/title&gt;&lt;secondary-title&gt;Medicine &amp;amp; Science in Sports &amp;amp; Exercise&lt;/secondary-title&gt;&lt;/titles&gt;&lt;periodical&gt;&lt;full-title&gt;Medicine &amp;amp; Science in Sports &amp;amp; Exercise&lt;/full-title&gt;&lt;/periodical&gt;&lt;dates&gt;&lt;year&gt;2021&lt;/year&gt;&lt;/dates&gt;&lt;publisher&gt;LWW&lt;/publisher&gt;&lt;isbn&gt;0195-9131&lt;/isbn&gt;&lt;urls&gt;&lt;/urls&gt;&lt;/record&gt;&lt;/Cite&gt;&lt;/EndNote&gt;</w:instrText>
      </w:r>
      <w:r w:rsidRPr="00E73E10">
        <w:rPr>
          <w:rFonts w:cstheme="minorHAnsi"/>
        </w:rPr>
        <w:fldChar w:fldCharType="separate"/>
      </w:r>
      <w:r w:rsidRPr="00E73E10">
        <w:rPr>
          <w:rFonts w:cstheme="minorHAnsi"/>
          <w:noProof/>
        </w:rPr>
        <w:t>(Miles et al., 2021)</w:t>
      </w:r>
      <w:r w:rsidRPr="00E73E10">
        <w:rPr>
          <w:rFonts w:cstheme="minorHAnsi"/>
        </w:rPr>
        <w:fldChar w:fldCharType="end"/>
      </w:r>
      <w:r w:rsidRPr="00E73E10">
        <w:rPr>
          <w:rFonts w:cstheme="minorHAnsi"/>
        </w:rPr>
        <w:t xml:space="preserve">. </w:t>
      </w:r>
    </w:p>
    <w:p w14:paraId="2B74CF0B" w14:textId="32BB4E4B"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 xml:space="preserve">Following on from these studies, there remains questions relating to the effectiveness of α-lactalbumin within athletic populations. As tryptophan supplementation is most effective in those with sleep complaints, an athletic population experiencing poor sleep may be more receptive to α-lactalbumin intake, which is yet to be explored. Further, the </w:t>
      </w:r>
      <w:r w:rsidR="00532343">
        <w:rPr>
          <w:rFonts w:cstheme="minorHAnsi"/>
        </w:rPr>
        <w:t>structur</w:t>
      </w:r>
      <w:r w:rsidR="00D33ABD">
        <w:rPr>
          <w:rFonts w:cstheme="minorHAnsi"/>
        </w:rPr>
        <w:t>e</w:t>
      </w:r>
      <w:r w:rsidR="00532343">
        <w:rPr>
          <w:rFonts w:cstheme="minorHAnsi"/>
        </w:rPr>
        <w:t xml:space="preserve"> of sleep cycles</w:t>
      </w:r>
      <w:r>
        <w:rPr>
          <w:rFonts w:cstheme="minorHAnsi"/>
        </w:rPr>
        <w:t xml:space="preserve"> (sleep architecture) </w:t>
      </w:r>
      <w:r w:rsidRPr="00E73E10">
        <w:rPr>
          <w:rFonts w:cstheme="minorHAnsi"/>
        </w:rPr>
        <w:t>following α-lactalbumin remains to be known</w:t>
      </w:r>
      <w:r w:rsidR="00532343">
        <w:rPr>
          <w:rFonts w:cstheme="minorHAnsi"/>
        </w:rPr>
        <w:t xml:space="preserve"> in male athletes</w:t>
      </w:r>
      <w:r w:rsidRPr="00E73E10">
        <w:rPr>
          <w:rFonts w:cstheme="minorHAnsi"/>
        </w:rPr>
        <w:t xml:space="preserve">. Alongside sleep, the peak timing of the </w:t>
      </w:r>
      <w:proofErr w:type="gramStart"/>
      <w:r w:rsidRPr="00E73E10">
        <w:rPr>
          <w:rFonts w:cstheme="minorHAnsi"/>
        </w:rPr>
        <w:t>TRP:LNAA</w:t>
      </w:r>
      <w:proofErr w:type="gramEnd"/>
      <w:r w:rsidRPr="00E73E10">
        <w:rPr>
          <w:rFonts w:cstheme="minorHAnsi"/>
        </w:rPr>
        <w:t xml:space="preserve"> following α-lactalbumin ingestion has not been studied, as well as the impact of this ratio on direct melatonin measures.</w:t>
      </w:r>
    </w:p>
    <w:p w14:paraId="3B379B29"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cstheme="minorHAnsi"/>
        </w:rPr>
        <w:t>The proposed study aims to answer these questions in a laboratory-based, randomised double-blinded crossover trial</w:t>
      </w:r>
    </w:p>
    <w:p w14:paraId="00A18208" w14:textId="4AEDC88A" w:rsidR="00E44F40" w:rsidRDefault="00D706B2" w:rsidP="007F75FA">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r>
        <w:rPr>
          <w:rFonts w:eastAsia="Times New Roman" w:cs="Times New Roman"/>
        </w:rPr>
        <w:t xml:space="preserve">4.2 </w:t>
      </w:r>
      <w:r w:rsidR="008B0427">
        <w:rPr>
          <w:rFonts w:eastAsia="Times New Roman" w:cs="Times New Roman"/>
        </w:rPr>
        <w:t>A r</w:t>
      </w:r>
      <w:r w:rsidR="008B0427" w:rsidRPr="008B0427">
        <w:rPr>
          <w:rFonts w:eastAsia="Times New Roman" w:cs="Times New Roman"/>
        </w:rPr>
        <w:t>ationale/</w:t>
      </w:r>
      <w:r w:rsidR="008B0427">
        <w:rPr>
          <w:rFonts w:eastAsia="Times New Roman" w:cs="Times New Roman"/>
        </w:rPr>
        <w:t>j</w:t>
      </w:r>
      <w:r w:rsidR="008B0427" w:rsidRPr="008B0427">
        <w:rPr>
          <w:rFonts w:eastAsia="Times New Roman" w:cs="Times New Roman"/>
        </w:rPr>
        <w:t>ustification (</w:t>
      </w:r>
      <w:proofErr w:type="gramStart"/>
      <w:r w:rsidR="008B0427" w:rsidRPr="008B0427">
        <w:rPr>
          <w:rFonts w:eastAsia="Times New Roman" w:cs="Times New Roman"/>
        </w:rPr>
        <w:t>i.e.</w:t>
      </w:r>
      <w:proofErr w:type="gramEnd"/>
      <w:r w:rsidR="008B0427" w:rsidRPr="008B0427">
        <w:rPr>
          <w:rFonts w:eastAsia="Times New Roman" w:cs="Times New Roman"/>
        </w:rPr>
        <w:t xml:space="preserve"> how the research will fill any gaps, contribute to the field of research or contribute to existing or improved practice)</w:t>
      </w:r>
    </w:p>
    <w:p w14:paraId="1F3337EB" w14:textId="77777777" w:rsidR="00C3709B" w:rsidRDefault="00C3709B" w:rsidP="007F75FA">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p>
    <w:p w14:paraId="39222E56"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bCs/>
          <w:noProof/>
        </w:rPr>
      </w:pPr>
      <w:r w:rsidRPr="00E73E10">
        <w:rPr>
          <w:rFonts w:cstheme="minorHAnsi"/>
          <w:bCs/>
          <w:noProof/>
        </w:rPr>
        <w:t xml:space="preserve">As sleep can affect the performance, mood and cognition of an athlete, athletes with sleep difficulties may be subject to worse health and sporting outcomes. Athletes with sleep difficulties may be more sensitive to the hypnotic effects of tryptophan than those athletes previously studied. The effect of α-lactalbumin on the plasma TRP:LNAA ratio of athletes across multiple timepoints is yet to be explored, which will allow for optimal timing of supplementation to be investigated following this study. Additionally, the sleep architecture of male athletes in response to α-lactalbumin remains unknown, which may showcase beneficial effects to an athlete’s recovery. </w:t>
      </w:r>
    </w:p>
    <w:p w14:paraId="4F0624BA" w14:textId="6C6B54B4" w:rsidR="00E44F40" w:rsidRPr="008B0427" w:rsidRDefault="00C3709B" w:rsidP="00C3709B">
      <w:pPr>
        <w:pBdr>
          <w:top w:val="single" w:sz="4" w:space="1" w:color="auto"/>
          <w:left w:val="single" w:sz="4" w:space="4" w:color="auto"/>
          <w:bottom w:val="single" w:sz="4" w:space="1" w:color="auto"/>
          <w:right w:val="single" w:sz="4" w:space="4" w:color="auto"/>
        </w:pBdr>
        <w:spacing w:after="120" w:line="240" w:lineRule="auto"/>
        <w:rPr>
          <w:rFonts w:cs="Arial"/>
          <w:bCs/>
          <w:noProof/>
        </w:rPr>
      </w:pPr>
      <w:r w:rsidRPr="00E73E10">
        <w:rPr>
          <w:rFonts w:cstheme="minorHAnsi"/>
          <w:bCs/>
          <w:noProof/>
        </w:rPr>
        <w:t>This study aims to contribute to sports nutrititon guidelines for optimising the sleep of athletes</w:t>
      </w:r>
      <w:r w:rsidR="00BC1414">
        <w:rPr>
          <w:rFonts w:cstheme="minorHAnsi"/>
          <w:bCs/>
          <w:noProof/>
        </w:rPr>
        <w:t>.</w:t>
      </w:r>
    </w:p>
    <w:p w14:paraId="39BBD9C6" w14:textId="77777777" w:rsidR="008B0427" w:rsidRDefault="00D706B2" w:rsidP="007F75FA">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cs="Arial"/>
          <w:bCs/>
          <w:noProof/>
        </w:rPr>
        <w:t xml:space="preserve">4.3 </w:t>
      </w:r>
      <w:r w:rsidR="002C0D23" w:rsidRPr="007F75FA">
        <w:rPr>
          <w:rFonts w:cs="Arial"/>
          <w:bCs/>
          <w:noProof/>
        </w:rPr>
        <w:t>Th</w:t>
      </w:r>
      <w:r w:rsidR="002C0D23">
        <w:rPr>
          <w:rFonts w:eastAsia="Times New Roman" w:cs="Times New Roman"/>
        </w:rPr>
        <w:t>e r</w:t>
      </w:r>
      <w:r w:rsidR="008B0427" w:rsidRPr="008B0427">
        <w:rPr>
          <w:rFonts w:eastAsia="Times New Roman" w:cs="Times New Roman"/>
        </w:rPr>
        <w:t>esearch questions/aims/objectives/hypothesis</w:t>
      </w:r>
    </w:p>
    <w:p w14:paraId="1C0A94CD"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b/>
          <w:bCs/>
        </w:rPr>
        <w:t xml:space="preserve">Research Question: </w:t>
      </w:r>
      <w:r w:rsidRPr="00E73E10">
        <w:rPr>
          <w:rFonts w:eastAsia="Times New Roman" w:cstheme="minorHAnsi"/>
        </w:rPr>
        <w:t xml:space="preserve">Does pre-sleep </w:t>
      </w:r>
      <w:r w:rsidRPr="00E73E10">
        <w:rPr>
          <w:rFonts w:cstheme="minorHAnsi"/>
          <w:bCs/>
          <w:noProof/>
        </w:rPr>
        <w:t>α-lactalbumin intake improve the sleep, mood and cognitive performance of a trained population experiencing sleep difficulties?</w:t>
      </w:r>
    </w:p>
    <w:p w14:paraId="5CFB3F4F"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bCs/>
          <w:noProof/>
        </w:rPr>
      </w:pPr>
      <w:r w:rsidRPr="00E73E10">
        <w:rPr>
          <w:rFonts w:cstheme="minorHAnsi"/>
          <w:bCs/>
          <w:noProof/>
        </w:rPr>
        <w:t xml:space="preserve">The </w:t>
      </w:r>
      <w:r w:rsidRPr="00E73E10">
        <w:rPr>
          <w:rFonts w:cstheme="minorHAnsi"/>
          <w:b/>
          <w:noProof/>
        </w:rPr>
        <w:t>aims</w:t>
      </w:r>
      <w:r w:rsidRPr="00E73E10">
        <w:rPr>
          <w:rFonts w:cstheme="minorHAnsi"/>
          <w:bCs/>
          <w:noProof/>
        </w:rPr>
        <w:t xml:space="preserve"> of this</w:t>
      </w:r>
      <w:r w:rsidRPr="00E73E10">
        <w:rPr>
          <w:rFonts w:cstheme="minorHAnsi"/>
        </w:rPr>
        <w:t xml:space="preserve"> this study are to investigate the effect of evening supplementation of 40 g α-lactalbumin (1.9 g TRP) compared to placebo within a male- and female-trained population with sleep difficulties on:</w:t>
      </w:r>
    </w:p>
    <w:p w14:paraId="2DB89470"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lastRenderedPageBreak/>
        <w:t>(a) total sleep time (hrs), sleep onset latency (min), sleep efficiency (%), sleep stage duration (%, hrs), REM latency (min) and wake after sleep onset (min) as measured through portable electroencephalography (EEG).</w:t>
      </w:r>
    </w:p>
    <w:p w14:paraId="1D236541"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Cs/>
          <w:noProof/>
        </w:rPr>
        <w:t xml:space="preserve">(b) the </w:t>
      </w:r>
      <w:r w:rsidRPr="00E73E10">
        <w:rPr>
          <w:rFonts w:cstheme="minorHAnsi"/>
        </w:rPr>
        <w:t xml:space="preserve">response and peak timing of the TRP:LNAA ratio in blood plasma </w:t>
      </w:r>
    </w:p>
    <w:p w14:paraId="71F03CE9" w14:textId="7D1D6293"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c) nocturnal plasma melatonin</w:t>
      </w:r>
      <w:r w:rsidR="004F0B73">
        <w:rPr>
          <w:rFonts w:cstheme="minorHAnsi"/>
        </w:rPr>
        <w:t>. This will help to better understand the direct influence α-lactalbumin has on the sleep/wake cycle.</w:t>
      </w:r>
    </w:p>
    <w:p w14:paraId="285DAFBB"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d) evening and morning mood as determined by the Brunel Mood Scale</w:t>
      </w:r>
    </w:p>
    <w:p w14:paraId="2D2B60CB" w14:textId="77777777" w:rsidR="00C3709B"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e) evening and morning sleepiness as determined by the Karolinska Sleepiness Scale</w:t>
      </w:r>
    </w:p>
    <w:p w14:paraId="742D06A3"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f) post-wake cognitive performance assessed via the Stroop and psychomotor vigilance test</w:t>
      </w:r>
    </w:p>
    <w:p w14:paraId="7E649292"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p>
    <w:p w14:paraId="7357F8E0"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 xml:space="preserve">The </w:t>
      </w:r>
      <w:r w:rsidRPr="00E73E10">
        <w:rPr>
          <w:rFonts w:cstheme="minorHAnsi"/>
          <w:b/>
          <w:bCs/>
        </w:rPr>
        <w:t>hypotheses</w:t>
      </w:r>
      <w:r w:rsidRPr="00E73E10">
        <w:rPr>
          <w:rFonts w:cstheme="minorHAnsi"/>
        </w:rPr>
        <w:t xml:space="preserve"> for this study are that evening supplementation of 40 g α-lactalbumin (1.9 g TRP) compared to placebo within a male- and female-trained population with sleep difficulties will:</w:t>
      </w:r>
    </w:p>
    <w:p w14:paraId="10F3A3BC"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a) reduce sleep onset latency and wake after sleep onset</w:t>
      </w:r>
    </w:p>
    <w:p w14:paraId="6DDD2E99"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noProof/>
        </w:rPr>
        <w:t xml:space="preserve">(b) increase the plasma </w:t>
      </w:r>
      <w:r w:rsidRPr="00E73E10">
        <w:rPr>
          <w:rFonts w:cstheme="minorHAnsi"/>
        </w:rPr>
        <w:t xml:space="preserve">TRP:LNAA ratio, with peak blood concentration reached within two hours post-consumption </w:t>
      </w:r>
    </w:p>
    <w:p w14:paraId="5951927A"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c) Increase nocturnal plasma melatonin levels</w:t>
      </w:r>
    </w:p>
    <w:p w14:paraId="296D2591"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d) reduce evening and morning depressive mood scores</w:t>
      </w:r>
    </w:p>
    <w:p w14:paraId="5B46FDF2"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e) increase evening sleepiness and reduce morning sleepiness</w:t>
      </w:r>
    </w:p>
    <w:p w14:paraId="4D8917B0" w14:textId="77777777"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f) improve post-wake cognitive test performance</w:t>
      </w:r>
    </w:p>
    <w:p w14:paraId="3460657D" w14:textId="77777777" w:rsidR="002C0D23" w:rsidRPr="007F75FA" w:rsidRDefault="00D706B2" w:rsidP="007F75FA">
      <w:pPr>
        <w:pBdr>
          <w:top w:val="single" w:sz="4" w:space="1" w:color="auto"/>
          <w:left w:val="single" w:sz="4" w:space="4" w:color="auto"/>
          <w:bottom w:val="single" w:sz="4" w:space="1" w:color="auto"/>
          <w:right w:val="single" w:sz="4" w:space="4" w:color="auto"/>
        </w:pBdr>
        <w:spacing w:after="120" w:line="240" w:lineRule="auto"/>
        <w:rPr>
          <w:rFonts w:cs="Arial"/>
          <w:bCs/>
          <w:noProof/>
        </w:rPr>
      </w:pPr>
      <w:r>
        <w:rPr>
          <w:rFonts w:cs="Arial"/>
          <w:bCs/>
          <w:noProof/>
        </w:rPr>
        <w:t xml:space="preserve">4.4 </w:t>
      </w:r>
      <w:r w:rsidR="002C0D23" w:rsidRPr="007F75FA">
        <w:rPr>
          <w:rFonts w:cs="Arial"/>
          <w:bCs/>
          <w:noProof/>
        </w:rPr>
        <w:t>The e</w:t>
      </w:r>
      <w:r w:rsidR="008B0427" w:rsidRPr="008B0427">
        <w:rPr>
          <w:rFonts w:cs="Arial"/>
          <w:bCs/>
          <w:noProof/>
        </w:rPr>
        <w:t>xpected outcomes</w:t>
      </w:r>
    </w:p>
    <w:p w14:paraId="0283CE32" w14:textId="77777777" w:rsidR="009A3DFE" w:rsidRPr="001A0CAB" w:rsidRDefault="009A3DFE" w:rsidP="009A3DFE">
      <w:pPr>
        <w:pBdr>
          <w:top w:val="single" w:sz="4" w:space="1" w:color="auto"/>
          <w:left w:val="single" w:sz="4" w:space="4" w:color="auto"/>
          <w:bottom w:val="single" w:sz="4" w:space="1" w:color="auto"/>
          <w:right w:val="single" w:sz="4" w:space="4" w:color="auto"/>
        </w:pBdr>
        <w:spacing w:after="120" w:line="276" w:lineRule="auto"/>
        <w:rPr>
          <w:rFonts w:cstheme="minorHAnsi"/>
          <w:bCs/>
          <w:noProof/>
        </w:rPr>
      </w:pPr>
      <w:r w:rsidRPr="00E73E10">
        <w:rPr>
          <w:rFonts w:cstheme="minorHAnsi"/>
          <w:bCs/>
          <w:noProof/>
        </w:rPr>
        <w:t>Outcomes from this research will help guide the pre-sleep nutrition of trained populations to improve their sleep, which can better performance, wellbeing and overal health.</w:t>
      </w:r>
    </w:p>
    <w:p w14:paraId="4A35DF33" w14:textId="77777777" w:rsidR="007F75FA" w:rsidRPr="008B0427" w:rsidRDefault="007F75FA" w:rsidP="007F75FA">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sz w:val="2"/>
        </w:rPr>
      </w:pPr>
    </w:p>
    <w:p w14:paraId="0FC07C46" w14:textId="77777777" w:rsidR="00E16EE7" w:rsidRPr="00C95CCE" w:rsidRDefault="00E16EE7" w:rsidP="00FD3BBE">
      <w:pPr>
        <w:spacing w:after="0"/>
        <w:rPr>
          <w:rFonts w:eastAsia="Times New Roman" w:cs="Times New Roman"/>
        </w:rPr>
      </w:pPr>
    </w:p>
    <w:p w14:paraId="666C4D9D" w14:textId="77777777" w:rsidR="002C0D23" w:rsidRPr="00C95CCE" w:rsidRDefault="00D706B2" w:rsidP="00F01C63">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r>
        <w:rPr>
          <w:rFonts w:eastAsia="Times New Roman" w:cs="Times New Roman"/>
          <w:b/>
          <w:sz w:val="24"/>
        </w:rPr>
        <w:t>5.</w:t>
      </w:r>
      <w:r w:rsidRPr="006C634F">
        <w:rPr>
          <w:rFonts w:eastAsia="Times New Roman" w:cs="Times New Roman"/>
          <w:b/>
        </w:rPr>
        <w:t xml:space="preserve"> </w:t>
      </w:r>
      <w:r w:rsidR="008B0427" w:rsidRPr="006C634F">
        <w:rPr>
          <w:rFonts w:eastAsia="Times New Roman" w:cs="Times New Roman"/>
          <w:b/>
        </w:rPr>
        <w:t>Project</w:t>
      </w:r>
      <w:r w:rsidR="008B0427" w:rsidRPr="006C634F">
        <w:rPr>
          <w:rFonts w:eastAsia="Times New Roman" w:cs="Times New Roman"/>
        </w:rPr>
        <w:t xml:space="preserve"> </w:t>
      </w:r>
      <w:r w:rsidR="008B0427" w:rsidRPr="006C634F">
        <w:rPr>
          <w:rFonts w:eastAsia="Times New Roman" w:cs="Times New Roman"/>
          <w:b/>
        </w:rPr>
        <w:t>Design</w:t>
      </w:r>
      <w:r w:rsidR="006C634F" w:rsidRPr="006C634F">
        <w:rPr>
          <w:rFonts w:eastAsia="Times New Roman" w:cs="Times New Roman"/>
          <w:b/>
        </w:rPr>
        <w:t>:</w:t>
      </w:r>
    </w:p>
    <w:p w14:paraId="63EA651D" w14:textId="77777777" w:rsidR="00D706B2" w:rsidRPr="00C95CCE" w:rsidRDefault="002C0D23" w:rsidP="00D706B2">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sidRPr="002C0D23">
        <w:rPr>
          <w:rFonts w:eastAsia="Times New Roman" w:cs="Times New Roman"/>
        </w:rPr>
        <w:t>Please provide details of</w:t>
      </w:r>
      <w:r w:rsidRPr="00C95CCE">
        <w:rPr>
          <w:rFonts w:eastAsia="Times New Roman" w:cs="Times New Roman"/>
        </w:rPr>
        <w:t>:</w:t>
      </w:r>
    </w:p>
    <w:p w14:paraId="3235E4A6" w14:textId="77777777" w:rsidR="00E16EE7" w:rsidRDefault="002C0D23" w:rsidP="00D706B2">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sidRPr="00E16EE7">
        <w:rPr>
          <w:rFonts w:eastAsia="Times New Roman" w:cs="Times New Roman"/>
          <w:b/>
        </w:rPr>
        <w:t>The r</w:t>
      </w:r>
      <w:r w:rsidR="008B0427" w:rsidRPr="008B0427">
        <w:rPr>
          <w:rFonts w:eastAsia="Times New Roman" w:cs="Times New Roman"/>
          <w:b/>
        </w:rPr>
        <w:t>esearch project setting</w:t>
      </w:r>
      <w:r w:rsidR="008B0427" w:rsidRPr="008B0427">
        <w:rPr>
          <w:rFonts w:eastAsia="Times New Roman" w:cs="Times New Roman"/>
        </w:rPr>
        <w:t xml:space="preserve"> </w:t>
      </w:r>
    </w:p>
    <w:p w14:paraId="58918959" w14:textId="77777777" w:rsidR="008B0427"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5.1 </w:t>
      </w:r>
      <w:r w:rsidR="00E16EE7">
        <w:rPr>
          <w:rFonts w:eastAsia="Times New Roman" w:cs="Times New Roman"/>
        </w:rPr>
        <w:t xml:space="preserve">This may include </w:t>
      </w:r>
      <w:r w:rsidR="008B0427" w:rsidRPr="008B0427">
        <w:rPr>
          <w:rFonts w:eastAsia="Times New Roman" w:cs="Times New Roman"/>
        </w:rPr>
        <w:t>physical sites,</w:t>
      </w:r>
      <w:r w:rsidR="00E16EE7">
        <w:rPr>
          <w:rFonts w:eastAsia="Times New Roman" w:cs="Times New Roman"/>
        </w:rPr>
        <w:t xml:space="preserve"> online </w:t>
      </w:r>
      <w:proofErr w:type="gramStart"/>
      <w:r w:rsidR="00E16EE7">
        <w:rPr>
          <w:rFonts w:eastAsia="Times New Roman" w:cs="Times New Roman"/>
        </w:rPr>
        <w:t>forums</w:t>
      </w:r>
      <w:proofErr w:type="gramEnd"/>
      <w:r w:rsidR="00E16EE7">
        <w:rPr>
          <w:rFonts w:eastAsia="Times New Roman" w:cs="Times New Roman"/>
        </w:rPr>
        <w:t xml:space="preserve"> and alternatives</w:t>
      </w:r>
    </w:p>
    <w:p w14:paraId="624EFB63" w14:textId="74AE690D" w:rsidR="007F75FA" w:rsidRDefault="009A3DFE" w:rsidP="00F01C63">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rPr>
      </w:pPr>
      <w:r>
        <w:rPr>
          <w:rFonts w:eastAsia="Times New Roman" w:cstheme="minorHAnsi"/>
        </w:rPr>
        <w:t>T</w:t>
      </w:r>
      <w:r w:rsidRPr="00E73E10">
        <w:rPr>
          <w:rFonts w:eastAsia="Times New Roman" w:cstheme="minorHAnsi"/>
        </w:rPr>
        <w:t>his research project will occur at the Deakin University Burwood campus, located in Burwood, Victoria, Australia. Participants will stay overnight within the nursing laboratories of the Burwood campus (School of Nursing and Midwifery Simulation Rooms), with testing to occur in this setting also.</w:t>
      </w:r>
      <w:r w:rsidR="00BC1414">
        <w:rPr>
          <w:rFonts w:eastAsia="Times New Roman" w:cstheme="minorHAnsi"/>
        </w:rPr>
        <w:t xml:space="preserve"> Note that this setting has been used previously for a sleep restriction study.</w:t>
      </w:r>
    </w:p>
    <w:p w14:paraId="203D0330" w14:textId="77777777" w:rsidR="0049487E" w:rsidRPr="00C95CCE" w:rsidRDefault="0049487E" w:rsidP="00FD3BBE">
      <w:pPr>
        <w:spacing w:after="0" w:line="240" w:lineRule="auto"/>
        <w:rPr>
          <w:rFonts w:eastAsia="Times New Roman" w:cs="Times New Roman"/>
        </w:rPr>
      </w:pPr>
    </w:p>
    <w:p w14:paraId="2914FF40" w14:textId="77777777" w:rsidR="00D706B2"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b/>
        </w:rPr>
      </w:pPr>
      <w:r>
        <w:rPr>
          <w:rFonts w:eastAsia="Times New Roman" w:cs="Times New Roman"/>
          <w:b/>
        </w:rPr>
        <w:t>6. Method</w:t>
      </w:r>
      <w:r w:rsidR="006C634F">
        <w:rPr>
          <w:rFonts w:eastAsia="Times New Roman" w:cs="Times New Roman"/>
          <w:b/>
        </w:rPr>
        <w:t>ology:</w:t>
      </w:r>
    </w:p>
    <w:p w14:paraId="2590EFFA" w14:textId="77777777" w:rsidR="00D706B2" w:rsidRPr="00C95CCE" w:rsidRDefault="00D706B2" w:rsidP="00D706B2">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ascii="Calibri" w:hAnsi="Calibri" w:cs="Arial"/>
          <w:bCs/>
        </w:rPr>
        <w:t xml:space="preserve">6.1 </w:t>
      </w:r>
      <w:r w:rsidRPr="00D706B2">
        <w:rPr>
          <w:rFonts w:eastAsia="Times New Roman" w:cs="Times New Roman"/>
        </w:rPr>
        <w:t>The methodological approach</w:t>
      </w:r>
    </w:p>
    <w:p w14:paraId="3BB5BE2C" w14:textId="5BBB7319" w:rsidR="009A3DFE" w:rsidRPr="00E73E10" w:rsidRDefault="009A3DFE" w:rsidP="009A3DFE">
      <w:pPr>
        <w:pBdr>
          <w:top w:val="single" w:sz="4" w:space="1" w:color="auto"/>
          <w:left w:val="single" w:sz="4" w:space="4" w:color="auto"/>
          <w:bottom w:val="single" w:sz="4" w:space="1" w:color="auto"/>
          <w:right w:val="single" w:sz="4" w:space="4" w:color="auto"/>
        </w:pBdr>
        <w:spacing w:after="120" w:line="276" w:lineRule="auto"/>
        <w:rPr>
          <w:rFonts w:cstheme="minorHAnsi"/>
          <w:bCs/>
          <w:noProof/>
        </w:rPr>
      </w:pPr>
      <w:r w:rsidRPr="00E73E10">
        <w:rPr>
          <w:rFonts w:cstheme="minorHAnsi"/>
          <w:bCs/>
        </w:rPr>
        <w:t>A double-blinded counterbalanced cross-over design has been selected</w:t>
      </w:r>
      <w:r w:rsidR="00C95CD8">
        <w:rPr>
          <w:rFonts w:cstheme="minorHAnsi"/>
          <w:bCs/>
        </w:rPr>
        <w:t xml:space="preserve">. The double-blinded approach means both the researchers and participants will not know which condition </w:t>
      </w:r>
      <w:r w:rsidR="0085419C">
        <w:rPr>
          <w:rFonts w:cstheme="minorHAnsi"/>
          <w:bCs/>
        </w:rPr>
        <w:t>is being</w:t>
      </w:r>
      <w:r w:rsidR="00C95CD8">
        <w:rPr>
          <w:rFonts w:cstheme="minorHAnsi"/>
          <w:bCs/>
        </w:rPr>
        <w:t xml:space="preserve"> recei</w:t>
      </w:r>
      <w:r w:rsidR="0085419C">
        <w:rPr>
          <w:rFonts w:cstheme="minorHAnsi"/>
          <w:bCs/>
        </w:rPr>
        <w:t>ved</w:t>
      </w:r>
      <w:r w:rsidR="00C95CD8">
        <w:rPr>
          <w:rFonts w:cstheme="minorHAnsi"/>
          <w:bCs/>
        </w:rPr>
        <w:t xml:space="preserve">. Through a crossover </w:t>
      </w:r>
      <w:r w:rsidR="00BC1414">
        <w:rPr>
          <w:rFonts w:cstheme="minorHAnsi"/>
          <w:bCs/>
        </w:rPr>
        <w:t>design</w:t>
      </w:r>
      <w:r w:rsidR="00C95CD8">
        <w:rPr>
          <w:rFonts w:cstheme="minorHAnsi"/>
          <w:bCs/>
        </w:rPr>
        <w:t>, e</w:t>
      </w:r>
      <w:r w:rsidRPr="00E73E10">
        <w:rPr>
          <w:rFonts w:cstheme="minorHAnsi"/>
          <w:bCs/>
        </w:rPr>
        <w:t xml:space="preserve">ach participant will </w:t>
      </w:r>
      <w:r>
        <w:rPr>
          <w:rFonts w:cstheme="minorHAnsi"/>
          <w:bCs/>
        </w:rPr>
        <w:t xml:space="preserve">undertake two intervention periods, one </w:t>
      </w:r>
      <w:r>
        <w:rPr>
          <w:rFonts w:cstheme="minorHAnsi"/>
          <w:bCs/>
        </w:rPr>
        <w:lastRenderedPageBreak/>
        <w:t>in which they consume the experimental supplement</w:t>
      </w:r>
      <w:r w:rsidRPr="00E73E10">
        <w:rPr>
          <w:rFonts w:cstheme="minorHAnsi"/>
          <w:bCs/>
        </w:rPr>
        <w:t xml:space="preserve"> (</w:t>
      </w:r>
      <w:r w:rsidRPr="00E73E10">
        <w:rPr>
          <w:rFonts w:cstheme="minorHAnsi"/>
          <w:bCs/>
          <w:noProof/>
        </w:rPr>
        <w:t>α-lactalbumin</w:t>
      </w:r>
      <w:r>
        <w:rPr>
          <w:rFonts w:cstheme="minorHAnsi"/>
          <w:bCs/>
          <w:noProof/>
        </w:rPr>
        <w:t>)</w:t>
      </w:r>
      <w:r w:rsidR="00BC1414">
        <w:rPr>
          <w:rFonts w:cstheme="minorHAnsi"/>
          <w:bCs/>
          <w:noProof/>
        </w:rPr>
        <w:t>,</w:t>
      </w:r>
      <w:r w:rsidRPr="00E73E10">
        <w:rPr>
          <w:rFonts w:cstheme="minorHAnsi"/>
          <w:bCs/>
          <w:noProof/>
        </w:rPr>
        <w:t xml:space="preserve"> and</w:t>
      </w:r>
      <w:r>
        <w:rPr>
          <w:rFonts w:cstheme="minorHAnsi"/>
          <w:bCs/>
          <w:noProof/>
        </w:rPr>
        <w:t xml:space="preserve"> one where they will </w:t>
      </w:r>
      <w:r w:rsidR="00BC1414">
        <w:rPr>
          <w:rFonts w:cstheme="minorHAnsi"/>
          <w:bCs/>
          <w:noProof/>
        </w:rPr>
        <w:t>consume</w:t>
      </w:r>
      <w:r>
        <w:rPr>
          <w:rFonts w:cstheme="minorHAnsi"/>
          <w:bCs/>
          <w:noProof/>
        </w:rPr>
        <w:t xml:space="preserve"> the</w:t>
      </w:r>
      <w:r w:rsidRPr="00E73E10">
        <w:rPr>
          <w:rFonts w:cstheme="minorHAnsi"/>
          <w:bCs/>
          <w:noProof/>
        </w:rPr>
        <w:t xml:space="preserve"> collagen</w:t>
      </w:r>
      <w:r>
        <w:rPr>
          <w:rFonts w:cstheme="minorHAnsi"/>
          <w:bCs/>
          <w:noProof/>
        </w:rPr>
        <w:t xml:space="preserve"> placebo (control condition</w:t>
      </w:r>
      <w:r w:rsidRPr="00E73E10">
        <w:rPr>
          <w:rFonts w:cstheme="minorHAnsi"/>
          <w:bCs/>
          <w:noProof/>
        </w:rPr>
        <w:t>)</w:t>
      </w:r>
      <w:r>
        <w:rPr>
          <w:rFonts w:cstheme="minorHAnsi"/>
          <w:bCs/>
          <w:noProof/>
        </w:rPr>
        <w:t xml:space="preserve">. </w:t>
      </w:r>
      <w:r w:rsidR="00E714E9">
        <w:rPr>
          <w:rFonts w:cstheme="minorHAnsi"/>
          <w:bCs/>
          <w:noProof/>
        </w:rPr>
        <w:t xml:space="preserve">The counterbalanced design ensures that even amounts of participants complete the two conditions in one order, or the reserve order. </w:t>
      </w:r>
      <w:r>
        <w:rPr>
          <w:rFonts w:cstheme="minorHAnsi"/>
          <w:bCs/>
          <w:noProof/>
        </w:rPr>
        <w:t>As is the nature of a crossover trial, each</w:t>
      </w:r>
      <w:r w:rsidRPr="00E73E10">
        <w:rPr>
          <w:rFonts w:cstheme="minorHAnsi"/>
          <w:bCs/>
          <w:noProof/>
        </w:rPr>
        <w:t xml:space="preserve"> participant will serve as their own control. The two arms of the study will involve:</w:t>
      </w:r>
    </w:p>
    <w:p w14:paraId="464D7AD2" w14:textId="0E71FFF2" w:rsidR="009A3DFE" w:rsidRPr="00E73E10" w:rsidRDefault="0085419C" w:rsidP="009A3DFE">
      <w:pPr>
        <w:pBdr>
          <w:top w:val="single" w:sz="4" w:space="1" w:color="auto"/>
          <w:left w:val="single" w:sz="4" w:space="4" w:color="auto"/>
          <w:bottom w:val="single" w:sz="4" w:space="1" w:color="auto"/>
          <w:right w:val="single" w:sz="4" w:space="4" w:color="auto"/>
        </w:pBdr>
        <w:spacing w:after="120" w:line="276" w:lineRule="auto"/>
        <w:rPr>
          <w:rFonts w:cstheme="minorHAnsi"/>
          <w:bCs/>
          <w:noProof/>
        </w:rPr>
      </w:pPr>
      <w:r>
        <w:rPr>
          <w:rFonts w:cstheme="minorHAnsi"/>
          <w:bCs/>
          <w:noProof/>
        </w:rPr>
        <w:t xml:space="preserve">- </w:t>
      </w:r>
      <w:r w:rsidR="00745254">
        <w:rPr>
          <w:rFonts w:cstheme="minorHAnsi"/>
          <w:bCs/>
          <w:noProof/>
        </w:rPr>
        <w:t>Protein d</w:t>
      </w:r>
      <w:r w:rsidR="009A3DFE" w:rsidRPr="00E73E10">
        <w:rPr>
          <w:rFonts w:cstheme="minorHAnsi"/>
          <w:bCs/>
          <w:noProof/>
        </w:rPr>
        <w:t>ietary standardisation of 1.2 g/kg</w:t>
      </w:r>
      <w:r w:rsidR="00745254">
        <w:rPr>
          <w:rFonts w:cstheme="minorHAnsi"/>
          <w:bCs/>
          <w:noProof/>
        </w:rPr>
        <w:t xml:space="preserve"> of body</w:t>
      </w:r>
      <w:r w:rsidR="008C7A1F">
        <w:rPr>
          <w:rFonts w:cstheme="minorHAnsi"/>
          <w:bCs/>
          <w:noProof/>
        </w:rPr>
        <w:t xml:space="preserve"> weight</w:t>
      </w:r>
      <w:r w:rsidR="009A3DFE" w:rsidRPr="00E73E10">
        <w:rPr>
          <w:rFonts w:cstheme="minorHAnsi"/>
          <w:bCs/>
          <w:noProof/>
        </w:rPr>
        <w:t xml:space="preserve"> for each intervention period</w:t>
      </w:r>
      <w:r w:rsidR="00745254">
        <w:rPr>
          <w:rFonts w:cstheme="minorHAnsi"/>
          <w:bCs/>
          <w:noProof/>
        </w:rPr>
        <w:t>, to limit the impact of protein on the TRP:LNAA ratio.</w:t>
      </w:r>
    </w:p>
    <w:p w14:paraId="256DA627" w14:textId="77777777" w:rsidR="009A3DFE" w:rsidRPr="00E73E10" w:rsidRDefault="009A3DFE" w:rsidP="009A3DFE">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Cs/>
          <w:noProof/>
        </w:rPr>
        <w:t xml:space="preserve">- 3 × nights of </w:t>
      </w:r>
      <w:r w:rsidRPr="00E73E10">
        <w:rPr>
          <w:rFonts w:cstheme="minorHAnsi"/>
        </w:rPr>
        <w:t>40 g α-lactalbumin supplementation (containing 1.9 g TRP)</w:t>
      </w:r>
    </w:p>
    <w:p w14:paraId="7A8BF42A" w14:textId="0618EC5D" w:rsidR="009A3DFE" w:rsidRDefault="009A3DFE" w:rsidP="009A3DFE">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 3 × nights of 40 g collagen supplementation (placebo – containing 0 g TRP)</w:t>
      </w:r>
    </w:p>
    <w:p w14:paraId="05306542" w14:textId="52FA6A2E" w:rsidR="0085419C" w:rsidRPr="00E73E10" w:rsidRDefault="0085419C" w:rsidP="009A3DFE">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Pr>
          <w:rFonts w:cstheme="minorHAnsi"/>
        </w:rPr>
        <w:t>- minimum 5 × nights of washout period. Th</w:t>
      </w:r>
      <w:r w:rsidR="00E714E9">
        <w:rPr>
          <w:rFonts w:cstheme="minorHAnsi"/>
        </w:rPr>
        <w:t>e washout period is implemented to reduce</w:t>
      </w:r>
      <w:r>
        <w:rPr>
          <w:rFonts w:cstheme="minorHAnsi"/>
        </w:rPr>
        <w:t xml:space="preserve"> any carry over effect of the experimental condition into the following intervention period.</w:t>
      </w:r>
    </w:p>
    <w:p w14:paraId="4453065D" w14:textId="43DE2171" w:rsidR="007F75FA" w:rsidRPr="008B0427" w:rsidRDefault="007F75FA"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p>
    <w:p w14:paraId="4027EEA2"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6.2 </w:t>
      </w:r>
      <w:r w:rsidR="007F75FA">
        <w:rPr>
          <w:rFonts w:eastAsia="Times New Roman" w:cs="Times New Roman"/>
        </w:rPr>
        <w:t>The r</w:t>
      </w:r>
      <w:r w:rsidR="008B0427" w:rsidRPr="008B0427">
        <w:rPr>
          <w:rFonts w:eastAsia="Times New Roman" w:cs="Times New Roman"/>
        </w:rPr>
        <w:t>ationale for choices of method/s (tied to project aims/objectives)</w:t>
      </w:r>
    </w:p>
    <w:p w14:paraId="6ED27E6D" w14:textId="77777777" w:rsidR="0085419C" w:rsidRPr="00E73E10" w:rsidRDefault="0085419C" w:rsidP="0085419C">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Double blinding ensures that both the research team and participants are unaware of the treatment groups throughout the intervention periods, minimising the risk of bias. As the chosen population has sleep difficulties, a crossover design allows for the participants to act as their own controls, thus limiting confounding influences of differing sleep habits and magnitudes of sleep difficulties. Further, as participants are training throughout the project, a crossover design reduces confounding influences of training status and habitual exercise. Assigning participants to groups in a randomised counterbalanced manner ensures that the sequencing of experimental conditions does not affect results.</w:t>
      </w:r>
    </w:p>
    <w:p w14:paraId="6665769E" w14:textId="77777777" w:rsidR="00E16EE7" w:rsidRPr="00E16EE7" w:rsidRDefault="00E16EE7" w:rsidP="00E16EE7">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sz w:val="2"/>
          <w:szCs w:val="2"/>
        </w:rPr>
      </w:pPr>
    </w:p>
    <w:p w14:paraId="5D847964" w14:textId="77777777" w:rsidR="00E16EE7" w:rsidRPr="008B0427" w:rsidRDefault="00E16EE7" w:rsidP="00FD3BBE">
      <w:pPr>
        <w:spacing w:after="0" w:line="240" w:lineRule="auto"/>
        <w:rPr>
          <w:rFonts w:eastAsia="Times New Roman" w:cs="Times New Roman"/>
        </w:rPr>
      </w:pPr>
    </w:p>
    <w:p w14:paraId="3E31E40B" w14:textId="77777777" w:rsidR="008B0427" w:rsidRPr="008B0427"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b/>
        </w:rPr>
      </w:pPr>
      <w:r>
        <w:rPr>
          <w:rFonts w:eastAsia="Times New Roman" w:cs="Times New Roman"/>
          <w:b/>
        </w:rPr>
        <w:t xml:space="preserve">7. </w:t>
      </w:r>
      <w:r w:rsidR="002C0D23" w:rsidRPr="00126B53">
        <w:rPr>
          <w:rFonts w:eastAsia="Times New Roman" w:cs="Times New Roman"/>
          <w:b/>
        </w:rPr>
        <w:t>The p</w:t>
      </w:r>
      <w:r w:rsidR="008B0427" w:rsidRPr="008B0427">
        <w:rPr>
          <w:rFonts w:eastAsia="Times New Roman" w:cs="Times New Roman"/>
          <w:b/>
        </w:rPr>
        <w:t xml:space="preserve">articipants </w:t>
      </w:r>
      <w:r w:rsidR="002C0D23" w:rsidRPr="00126B53">
        <w:rPr>
          <w:rFonts w:eastAsia="Times New Roman" w:cs="Times New Roman"/>
          <w:b/>
        </w:rPr>
        <w:t>including:</w:t>
      </w:r>
    </w:p>
    <w:p w14:paraId="1B06575C" w14:textId="77777777" w:rsidR="008B0427"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7.1 </w:t>
      </w:r>
      <w:r w:rsidR="002C0D23">
        <w:rPr>
          <w:rFonts w:eastAsia="Times New Roman" w:cs="Times New Roman"/>
        </w:rPr>
        <w:t>A d</w:t>
      </w:r>
      <w:r w:rsidR="008B0427" w:rsidRPr="008B0427">
        <w:rPr>
          <w:rFonts w:eastAsia="Times New Roman" w:cs="Times New Roman"/>
        </w:rPr>
        <w:t xml:space="preserve">escription and </w:t>
      </w:r>
      <w:r w:rsidR="002C0D23">
        <w:rPr>
          <w:rFonts w:eastAsia="Times New Roman" w:cs="Times New Roman"/>
        </w:rPr>
        <w:t xml:space="preserve">the </w:t>
      </w:r>
      <w:r w:rsidR="008B0427" w:rsidRPr="008B0427">
        <w:rPr>
          <w:rFonts w:eastAsia="Times New Roman" w:cs="Times New Roman"/>
        </w:rPr>
        <w:t>number</w:t>
      </w:r>
      <w:r w:rsidR="002C0D23">
        <w:rPr>
          <w:rFonts w:eastAsia="Times New Roman" w:cs="Times New Roman"/>
        </w:rPr>
        <w:t xml:space="preserve"> of participants</w:t>
      </w:r>
    </w:p>
    <w:p w14:paraId="5D522456" w14:textId="0D097731" w:rsidR="00E16EE7" w:rsidRPr="008B0427" w:rsidRDefault="00BE5A73"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sidRPr="00E73E10">
        <w:rPr>
          <w:rFonts w:cstheme="minorHAnsi"/>
          <w:bCs/>
        </w:rPr>
        <w:t>Eighteen trained participants with sleep difficulties aged ≥18-40 years will participate in the study</w:t>
      </w:r>
    </w:p>
    <w:p w14:paraId="3348CEC2"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7.2 </w:t>
      </w:r>
      <w:r w:rsidR="002C0D23">
        <w:rPr>
          <w:rFonts w:eastAsia="Times New Roman" w:cs="Times New Roman"/>
        </w:rPr>
        <w:t>The i</w:t>
      </w:r>
      <w:r w:rsidR="008B0427" w:rsidRPr="008B0427">
        <w:rPr>
          <w:rFonts w:eastAsia="Times New Roman" w:cs="Times New Roman"/>
        </w:rPr>
        <w:t>nclusion and exclusion criteria</w:t>
      </w:r>
    </w:p>
    <w:p w14:paraId="54762195" w14:textId="31D42F32" w:rsidR="00FC68F0" w:rsidRDefault="00BE5A73" w:rsidP="00BE5A73">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
          <w:i/>
          <w:iCs/>
        </w:rPr>
        <w:t>Inclusion:</w:t>
      </w:r>
      <w:r w:rsidRPr="00E73E10">
        <w:rPr>
          <w:rFonts w:cstheme="minorHAnsi"/>
          <w:bCs/>
        </w:rPr>
        <w:t xml:space="preserve"> </w:t>
      </w:r>
      <w:bookmarkStart w:id="0" w:name="_Hlk84410930"/>
      <w:r w:rsidRPr="00E73E10">
        <w:rPr>
          <w:rFonts w:cstheme="minorHAnsi"/>
          <w:bCs/>
        </w:rPr>
        <w:t xml:space="preserve">Participants </w:t>
      </w:r>
      <w:r w:rsidRPr="00E73E10">
        <w:rPr>
          <w:rFonts w:cstheme="minorHAnsi"/>
        </w:rPr>
        <w:t xml:space="preserve">must be ≥18-40 years old, and currently be completing structured moderate-vigorous exercise at least three times per week for a minimum total of five hours per week to meet “trained athlete” guidelines </w:t>
      </w:r>
      <w:r w:rsidRPr="00E73E10">
        <w:rPr>
          <w:rFonts w:cstheme="minorHAnsi"/>
        </w:rPr>
        <w:fldChar w:fldCharType="begin"/>
      </w:r>
      <w:r w:rsidRPr="00E73E10">
        <w:rPr>
          <w:rFonts w:cstheme="minorHAnsi"/>
        </w:rPr>
        <w:instrText xml:space="preserve"> ADDIN EN.CITE &lt;EndNote&gt;&lt;Cite&gt;&lt;Author&gt;De Pauw&lt;/Author&gt;&lt;Year&gt;2013&lt;/Year&gt;&lt;RecNum&gt;255&lt;/RecNum&gt;&lt;DisplayText&gt;(De Pauw et al., 2013)&lt;/DisplayText&gt;&lt;record&gt;&lt;rec-number&gt;255&lt;/rec-number&gt;&lt;foreign-keys&gt;&lt;key app="EN" db-id="sdxferreoft9s4exee6p0x27t9vfzddess0r" timestamp="1626092293"&gt;255&lt;/key&gt;&lt;/foreign-keys&gt;&lt;ref-type name="Journal Article"&gt;17&lt;/ref-type&gt;&lt;contributors&gt;&lt;authors&gt;&lt;author&gt;De Pauw, Kevin&lt;/author&gt;&lt;author&gt;Roelands, Bart&lt;/author&gt;&lt;author&gt;Cheung, Stephen S.&lt;/author&gt;&lt;author&gt;De Geus, Bas&lt;/author&gt;&lt;author&gt;Rietjens, Gerard&lt;/author&gt;&lt;author&gt;Meeusen, Romain&lt;/author&gt;&lt;/authors&gt;&lt;/contributors&gt;&lt;titles&gt;&lt;title&gt;Guidelines to classify subject groups in sport-science research&lt;/title&gt;&lt;secondary-title&gt;International journal of sports physiology and performance&lt;/secondary-title&gt;&lt;/titles&gt;&lt;periodical&gt;&lt;full-title&gt;International Journal of Sports Physiology and Performance&lt;/full-title&gt;&lt;/periodical&gt;&lt;pages&gt;111-122&lt;/pages&gt;&lt;volume&gt;8&lt;/volume&gt;&lt;number&gt;2&lt;/number&gt;&lt;dates&gt;&lt;year&gt;2013&lt;/year&gt;&lt;/dates&gt;&lt;publisher&gt;Human Kinetics, Inc.&lt;/publisher&gt;&lt;isbn&gt;1555-0273&lt;/isbn&gt;&lt;urls&gt;&lt;/urls&gt;&lt;/record&gt;&lt;/Cite&gt;&lt;/EndNote&gt;</w:instrText>
      </w:r>
      <w:r w:rsidRPr="00E73E10">
        <w:rPr>
          <w:rFonts w:cstheme="minorHAnsi"/>
        </w:rPr>
        <w:fldChar w:fldCharType="separate"/>
      </w:r>
      <w:r w:rsidRPr="00E73E10">
        <w:rPr>
          <w:rFonts w:cstheme="minorHAnsi"/>
          <w:noProof/>
        </w:rPr>
        <w:t>(De Pauw et al., 2013)</w:t>
      </w:r>
      <w:r w:rsidRPr="00E73E10">
        <w:rPr>
          <w:rFonts w:cstheme="minorHAnsi"/>
        </w:rPr>
        <w:fldChar w:fldCharType="end"/>
      </w:r>
      <w:r w:rsidRPr="00E73E10">
        <w:rPr>
          <w:rFonts w:cstheme="minorHAnsi"/>
        </w:rPr>
        <w:t>. Further, participants will be screened using the Athlete Sleep Screening Questionnaire (</w:t>
      </w:r>
      <w:r>
        <w:rPr>
          <w:rFonts w:cstheme="minorHAnsi"/>
        </w:rPr>
        <w:t>A</w:t>
      </w:r>
      <w:r w:rsidRPr="00E73E10">
        <w:rPr>
          <w:rFonts w:cstheme="minorHAnsi"/>
        </w:rPr>
        <w:t>ppendix 1)</w:t>
      </w:r>
      <w:r w:rsidR="00FC68F0">
        <w:rPr>
          <w:rFonts w:cstheme="minorHAnsi"/>
        </w:rPr>
        <w:t xml:space="preserve"> and</w:t>
      </w:r>
      <w:r w:rsidRPr="00E73E10">
        <w:rPr>
          <w:rFonts w:cstheme="minorHAnsi"/>
        </w:rPr>
        <w:t xml:space="preserve"> </w:t>
      </w:r>
      <w:r>
        <w:rPr>
          <w:rFonts w:cstheme="minorHAnsi"/>
        </w:rPr>
        <w:t xml:space="preserve">Pittsburgh Sleep Quality Index </w:t>
      </w:r>
      <w:r w:rsidR="00FC68F0">
        <w:rPr>
          <w:rFonts w:cstheme="minorHAnsi"/>
        </w:rPr>
        <w:t xml:space="preserve">(Appendix 2), </w:t>
      </w:r>
      <w:r w:rsidRPr="00E73E10">
        <w:rPr>
          <w:rFonts w:cstheme="minorHAnsi"/>
        </w:rPr>
        <w:t>and those with a sleep difficulty score ≥5</w:t>
      </w:r>
      <w:r w:rsidR="00FC68F0">
        <w:rPr>
          <w:rFonts w:cstheme="minorHAnsi"/>
        </w:rPr>
        <w:t>, global PSQI score &gt;5</w:t>
      </w:r>
      <w:r w:rsidRPr="00E73E10">
        <w:rPr>
          <w:rFonts w:cstheme="minorHAnsi"/>
        </w:rPr>
        <w:t xml:space="preserve"> and a sleep onset latency &gt;15 minutes will be eligible. </w:t>
      </w:r>
      <w:r w:rsidR="00FC68F0">
        <w:rPr>
          <w:rFonts w:cstheme="minorHAnsi"/>
        </w:rPr>
        <w:t xml:space="preserve">These scores coincide with ≥mild sleep difficulty and </w:t>
      </w:r>
      <w:r w:rsidR="003006D1">
        <w:rPr>
          <w:rFonts w:cstheme="minorHAnsi"/>
        </w:rPr>
        <w:t>poor-quality</w:t>
      </w:r>
      <w:r w:rsidR="00FC68F0">
        <w:rPr>
          <w:rFonts w:cstheme="minorHAnsi"/>
        </w:rPr>
        <w:t xml:space="preserve"> sleep</w:t>
      </w:r>
      <w:r w:rsidR="00C11D74">
        <w:rPr>
          <w:rFonts w:cstheme="minorHAnsi"/>
        </w:rPr>
        <w:t xml:space="preserve">, which are the targeted participants for this study. </w:t>
      </w:r>
    </w:p>
    <w:p w14:paraId="514B1D46" w14:textId="2FBAB3FB" w:rsidR="00BE5A73" w:rsidRPr="00E73E10" w:rsidRDefault="00BE5A73" w:rsidP="00BE5A73">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rPr>
        <w:t>Female participants are required to be naturally menstruating or taking an oral contraceptive pill</w:t>
      </w:r>
      <w:bookmarkEnd w:id="0"/>
      <w:r w:rsidRPr="00E73E10">
        <w:rPr>
          <w:rFonts w:cstheme="minorHAnsi"/>
        </w:rPr>
        <w:t>.</w:t>
      </w:r>
      <w:r w:rsidR="00205683">
        <w:rPr>
          <w:rFonts w:cstheme="minorHAnsi"/>
        </w:rPr>
        <w:t xml:space="preserve"> As female hormone differences across the menstrual cycle can influence sleep (Baker and Lee, 2018), participation will occur during predictable </w:t>
      </w:r>
      <w:r w:rsidR="007652E3">
        <w:rPr>
          <w:rFonts w:cstheme="minorHAnsi"/>
        </w:rPr>
        <w:t xml:space="preserve">phases where the </w:t>
      </w:r>
      <w:r w:rsidR="00205683">
        <w:rPr>
          <w:rFonts w:cstheme="minorHAnsi"/>
        </w:rPr>
        <w:t xml:space="preserve">influence of hormones </w:t>
      </w:r>
      <w:r w:rsidR="00110F12">
        <w:rPr>
          <w:rFonts w:cstheme="minorHAnsi"/>
        </w:rPr>
        <w:t>is</w:t>
      </w:r>
      <w:r w:rsidR="007652E3">
        <w:rPr>
          <w:rFonts w:cstheme="minorHAnsi"/>
        </w:rPr>
        <w:t xml:space="preserve"> low </w:t>
      </w:r>
      <w:r w:rsidR="00205683">
        <w:rPr>
          <w:rFonts w:cstheme="minorHAnsi"/>
        </w:rPr>
        <w:t xml:space="preserve">(Knowles et al., 2019). </w:t>
      </w:r>
    </w:p>
    <w:p w14:paraId="49AEE211" w14:textId="2DE05ABF" w:rsidR="00BE5A73" w:rsidRPr="00E73E10" w:rsidRDefault="00BE5A73" w:rsidP="00BE5A73">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
          <w:i/>
          <w:iCs/>
        </w:rPr>
        <w:t xml:space="preserve">Exclusion: </w:t>
      </w:r>
      <w:r w:rsidRPr="00E73E10">
        <w:rPr>
          <w:rFonts w:cstheme="minorHAnsi"/>
        </w:rPr>
        <w:t xml:space="preserve">smoking, excessive alcohol consumption (&gt;17 standard drinks per week), dairy allergy, high caffeine use (e.g., &gt;5 mg∙kg-1∙d-1), antidepressant or sleep medication use, current or recently finished night shift work, recent </w:t>
      </w:r>
      <w:proofErr w:type="spellStart"/>
      <w:r w:rsidRPr="00E73E10">
        <w:rPr>
          <w:rFonts w:cstheme="minorHAnsi"/>
        </w:rPr>
        <w:t>transmeridian</w:t>
      </w:r>
      <w:proofErr w:type="spellEnd"/>
      <w:r w:rsidRPr="00E73E10">
        <w:rPr>
          <w:rFonts w:cstheme="minorHAnsi"/>
        </w:rPr>
        <w:t xml:space="preserve"> travel, fluctuating bedtimes, and pregnancy.</w:t>
      </w:r>
      <w:r w:rsidR="00E714E9">
        <w:rPr>
          <w:rFonts w:cstheme="minorHAnsi"/>
        </w:rPr>
        <w:t xml:space="preserve"> These </w:t>
      </w:r>
      <w:r w:rsidR="00E714E9">
        <w:rPr>
          <w:rFonts w:cstheme="minorHAnsi"/>
        </w:rPr>
        <w:lastRenderedPageBreak/>
        <w:t>exclusions criteria relate to confounding influences that may affect sleep or the plasma TRP:LNAA ratio.</w:t>
      </w:r>
    </w:p>
    <w:p w14:paraId="698164C0" w14:textId="02ADC1D0"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7.3 </w:t>
      </w:r>
      <w:r w:rsidR="002C0D23">
        <w:rPr>
          <w:rFonts w:eastAsia="Times New Roman" w:cs="Times New Roman"/>
        </w:rPr>
        <w:t>The s</w:t>
      </w:r>
      <w:r w:rsidR="008B0427" w:rsidRPr="008B0427">
        <w:rPr>
          <w:rFonts w:eastAsia="Times New Roman" w:cs="Times New Roman"/>
        </w:rPr>
        <w:t>ample size and statistical or power issues</w:t>
      </w:r>
    </w:p>
    <w:p w14:paraId="5793B4CC" w14:textId="77777777" w:rsidR="00110F12" w:rsidRPr="00E73E10" w:rsidRDefault="00110F12" w:rsidP="00110F12">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Eighteen participants are to be recruited as per the statistical power analysis outlined in 11.4. This statistical power analysis was completed in consultation with a Deakin biostatistician, and was performed using Power Analysis and Sample Size Software (Version 16, UT, USA).</w:t>
      </w:r>
    </w:p>
    <w:p w14:paraId="228C5F68"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7.4 </w:t>
      </w:r>
      <w:r w:rsidR="002C0D23">
        <w:rPr>
          <w:rFonts w:eastAsia="Times New Roman" w:cs="Times New Roman"/>
        </w:rPr>
        <w:t>Your p</w:t>
      </w:r>
      <w:r w:rsidR="008B0427" w:rsidRPr="008B0427">
        <w:rPr>
          <w:rFonts w:eastAsia="Times New Roman" w:cs="Times New Roman"/>
        </w:rPr>
        <w:t>articipant recruitment strategies and timeframes (as required in addition to that outlined in the HREA)</w:t>
      </w:r>
    </w:p>
    <w:p w14:paraId="24463E31" w14:textId="06006D50" w:rsidR="00D65A3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Cs/>
        </w:rPr>
        <w:t xml:space="preserve">Mr Barnard will be the primary researcher involved with recruitment. Participants </w:t>
      </w:r>
      <w:r w:rsidRPr="00E73E10">
        <w:rPr>
          <w:rFonts w:cstheme="minorHAnsi"/>
        </w:rPr>
        <w:t xml:space="preserve">will be recruited through flyers (Appendix 11) placed at Deakin University, local gym settings and sporting clubs, with online platforms (e.g., social media) also used to reach a wider audience. With permission from </w:t>
      </w:r>
      <w:r w:rsidR="003006D1">
        <w:rPr>
          <w:rFonts w:cstheme="minorHAnsi"/>
        </w:rPr>
        <w:t>u</w:t>
      </w:r>
      <w:r w:rsidRPr="00E73E10">
        <w:rPr>
          <w:rFonts w:cstheme="minorHAnsi"/>
        </w:rPr>
        <w:t>niversity unit chairs</w:t>
      </w:r>
      <w:r w:rsidR="003006D1">
        <w:rPr>
          <w:rFonts w:cstheme="minorHAnsi"/>
        </w:rPr>
        <w:t xml:space="preserve"> within the School of Exercise and Nutrition Sciences</w:t>
      </w:r>
      <w:r>
        <w:rPr>
          <w:rFonts w:cstheme="minorHAnsi"/>
        </w:rPr>
        <w:t xml:space="preserve"> (see attached Organisation Consent Form)</w:t>
      </w:r>
      <w:r w:rsidRPr="00E73E10">
        <w:rPr>
          <w:rFonts w:cstheme="minorHAnsi"/>
        </w:rPr>
        <w:t xml:space="preserve">, recruitment talks will be completed during </w:t>
      </w:r>
      <w:r w:rsidR="00461D6E">
        <w:rPr>
          <w:rFonts w:cstheme="minorHAnsi"/>
        </w:rPr>
        <w:t>lectures and classes within r</w:t>
      </w:r>
      <w:r w:rsidRPr="00E73E10">
        <w:rPr>
          <w:rFonts w:cstheme="minorHAnsi"/>
        </w:rPr>
        <w:t>elevant units</w:t>
      </w:r>
      <w:r w:rsidR="00461D6E">
        <w:rPr>
          <w:rFonts w:cstheme="minorHAnsi"/>
        </w:rPr>
        <w:t>. Recruitment</w:t>
      </w:r>
      <w:r w:rsidRPr="00E73E10">
        <w:rPr>
          <w:rFonts w:cstheme="minorHAnsi"/>
        </w:rPr>
        <w:t xml:space="preserve"> posts will be uploaded on </w:t>
      </w:r>
      <w:proofErr w:type="spellStart"/>
      <w:r w:rsidRPr="00E73E10">
        <w:rPr>
          <w:rFonts w:cstheme="minorHAnsi"/>
        </w:rPr>
        <w:t>CloudDeakin</w:t>
      </w:r>
      <w:proofErr w:type="spellEnd"/>
      <w:r w:rsidRPr="00E73E10">
        <w:rPr>
          <w:rFonts w:cstheme="minorHAnsi"/>
        </w:rPr>
        <w:t xml:space="preserve"> pages</w:t>
      </w:r>
      <w:r w:rsidR="00461D6E">
        <w:rPr>
          <w:rFonts w:cstheme="minorHAnsi"/>
        </w:rPr>
        <w:t xml:space="preserve"> with permission from unit chairs</w:t>
      </w:r>
      <w:r w:rsidRPr="00E73E10">
        <w:rPr>
          <w:rFonts w:cstheme="minorHAnsi"/>
        </w:rPr>
        <w:t>. All interested individuals will be provided with a plain language statement (</w:t>
      </w:r>
      <w:r>
        <w:rPr>
          <w:rFonts w:cstheme="minorHAnsi"/>
        </w:rPr>
        <w:t>A</w:t>
      </w:r>
      <w:r w:rsidRPr="00E73E10">
        <w:rPr>
          <w:rFonts w:cstheme="minorHAnsi"/>
        </w:rPr>
        <w:t xml:space="preserve">ppendix 12) and are to return a consent form to either Mr Barnard or Dr Condo. No data collection will take place before written consent is received by the research team. Recruitment will commence in </w:t>
      </w:r>
      <w:r w:rsidR="00461D6E">
        <w:rPr>
          <w:rFonts w:cstheme="minorHAnsi"/>
        </w:rPr>
        <w:t xml:space="preserve">January 2021 (COVID permitting) </w:t>
      </w:r>
      <w:r w:rsidRPr="00E73E10">
        <w:rPr>
          <w:rFonts w:cstheme="minorHAnsi"/>
        </w:rPr>
        <w:t>and will continue until a sample size of 18 individuals are recruited.</w:t>
      </w:r>
    </w:p>
    <w:p w14:paraId="596E5CF2" w14:textId="7494D87C" w:rsidR="0093322C" w:rsidRPr="00E73E10" w:rsidRDefault="0093322C"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Pr>
          <w:rFonts w:cstheme="minorHAnsi"/>
        </w:rPr>
        <w:t>Before the first participant is recruited, this study will be registered within the ANZCTR.</w:t>
      </w:r>
    </w:p>
    <w:p w14:paraId="4C363E82"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7.5 </w:t>
      </w:r>
      <w:r w:rsidR="002C0D23">
        <w:rPr>
          <w:rFonts w:eastAsia="Times New Roman" w:cs="Times New Roman"/>
        </w:rPr>
        <w:t>Your a</w:t>
      </w:r>
      <w:r w:rsidR="008B0427" w:rsidRPr="008B0427">
        <w:rPr>
          <w:rFonts w:eastAsia="Times New Roman" w:cs="Times New Roman"/>
        </w:rPr>
        <w:t xml:space="preserve">pproach/es to provision of information to participants and/or consent (as required in addition to that outlined in the HREA) </w:t>
      </w:r>
    </w:p>
    <w:p w14:paraId="4614E032" w14:textId="71BF233D"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xml:space="preserve">Any interested individuals will be provided with a digital and hard copy of the plain language statement and consent form to keep. The plain language statement outlines the study design, contact details and states that </w:t>
      </w:r>
      <w:r w:rsidR="00461D6E">
        <w:rPr>
          <w:rFonts w:cstheme="minorHAnsi"/>
          <w:bCs/>
        </w:rPr>
        <w:t>an individual’s</w:t>
      </w:r>
      <w:r w:rsidRPr="00E73E10">
        <w:rPr>
          <w:rFonts w:cstheme="minorHAnsi"/>
          <w:bCs/>
        </w:rPr>
        <w:t xml:space="preserve"> decision to be involved in the study will not jeopardise their relationship with Deakin university and the research team. The consent form is to be signed and returned before any data collection is commenced. </w:t>
      </w:r>
    </w:p>
    <w:p w14:paraId="6752E6A3"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7.6 </w:t>
      </w:r>
      <w:r w:rsidR="008B0427" w:rsidRPr="008B0427">
        <w:rPr>
          <w:rFonts w:eastAsia="Times New Roman" w:cs="Times New Roman"/>
        </w:rPr>
        <w:t>If necessary, the type of consent provided to different participant groups, when and where, and any arran</w:t>
      </w:r>
      <w:r w:rsidR="007F75FA">
        <w:rPr>
          <w:rFonts w:eastAsia="Times New Roman" w:cs="Times New Roman"/>
        </w:rPr>
        <w:t>gements to confirm that consent</w:t>
      </w:r>
    </w:p>
    <w:p w14:paraId="14D7BE68"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cstheme="minorHAnsi"/>
          <w:bCs/>
        </w:rPr>
        <w:t>Written consent. All participants will be provided with a plain language statement and are to sign a consent form before participating in the trial.</w:t>
      </w:r>
    </w:p>
    <w:p w14:paraId="72D0D4AA"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7.7 </w:t>
      </w:r>
      <w:r w:rsidR="008B0427" w:rsidRPr="008B0427">
        <w:rPr>
          <w:rFonts w:eastAsia="Times New Roman" w:cs="Times New Roman"/>
        </w:rPr>
        <w:t>If necessary, details of who will be confirming or re-negotiating consent with participants and the process/es that will be undertaken</w:t>
      </w:r>
    </w:p>
    <w:p w14:paraId="30BCF2A3"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Participants will be able to withdraw their consent at any time during the study which will not jeopardise their relationship with Deakin University. Participants must complete the ‘withdrawal of consent form’ (attached to the Plain Language Statement) and return it to a member of the research team.</w:t>
      </w:r>
    </w:p>
    <w:p w14:paraId="2829CB54" w14:textId="77777777" w:rsidR="00E16EE7" w:rsidRPr="008B0427" w:rsidRDefault="00E16EE7"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sz w:val="2"/>
          <w:szCs w:val="2"/>
        </w:rPr>
      </w:pPr>
    </w:p>
    <w:p w14:paraId="666A2430" w14:textId="77777777" w:rsidR="00E16EE7" w:rsidRPr="00C95CCE" w:rsidRDefault="00E16EE7" w:rsidP="00FD3BBE">
      <w:pPr>
        <w:spacing w:after="0"/>
        <w:rPr>
          <w:rFonts w:eastAsia="Times New Roman" w:cs="Times New Roman"/>
        </w:rPr>
      </w:pPr>
    </w:p>
    <w:p w14:paraId="10FB3B01" w14:textId="77777777" w:rsidR="00E16EE7" w:rsidRPr="00E16EE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b/>
        </w:rPr>
      </w:pPr>
      <w:r>
        <w:rPr>
          <w:rFonts w:eastAsia="Times New Roman" w:cs="Times New Roman"/>
          <w:b/>
        </w:rPr>
        <w:t xml:space="preserve">8. </w:t>
      </w:r>
      <w:r w:rsidR="008B0427" w:rsidRPr="008B0427">
        <w:rPr>
          <w:rFonts w:eastAsia="Times New Roman" w:cs="Times New Roman"/>
          <w:b/>
        </w:rPr>
        <w:t xml:space="preserve">Research Activities: </w:t>
      </w:r>
    </w:p>
    <w:p w14:paraId="1113489E" w14:textId="77777777" w:rsidR="008B0427" w:rsidRPr="008B0427" w:rsidRDefault="008B0427"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sidRPr="008B0427">
        <w:rPr>
          <w:rFonts w:eastAsia="Times New Roman" w:cs="Times New Roman"/>
        </w:rPr>
        <w:t xml:space="preserve">What you are going to do? </w:t>
      </w:r>
      <w:r w:rsidR="00126B53" w:rsidRPr="00E16EE7">
        <w:rPr>
          <w:rFonts w:eastAsia="Times New Roman" w:cs="Times New Roman"/>
        </w:rPr>
        <w:t>Please include:</w:t>
      </w:r>
    </w:p>
    <w:p w14:paraId="2BD5922B"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8.1 </w:t>
      </w:r>
      <w:r w:rsidR="00126B53">
        <w:rPr>
          <w:rFonts w:eastAsia="Times New Roman" w:cs="Times New Roman"/>
        </w:rPr>
        <w:t>The p</w:t>
      </w:r>
      <w:r w:rsidR="008B0427" w:rsidRPr="008B0427">
        <w:rPr>
          <w:rFonts w:eastAsia="Times New Roman" w:cs="Times New Roman"/>
        </w:rPr>
        <w:t>articipant commitment</w:t>
      </w:r>
    </w:p>
    <w:p w14:paraId="2EB04833"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sidRPr="00E73E10">
        <w:rPr>
          <w:rFonts w:eastAsia="Times New Roman" w:cstheme="minorHAnsi"/>
          <w:b/>
          <w:bCs/>
          <w:i/>
          <w:iCs/>
        </w:rPr>
        <w:lastRenderedPageBreak/>
        <w:t>COVID-19 Safety Measures</w:t>
      </w:r>
    </w:p>
    <w:p w14:paraId="3BCE8865" w14:textId="0307CC23"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All participants will be required to obey Victorian COVID-19 safe practices prior to entering the Deakin University Burwood campus. A COVID-19 questionnaire (Appendix 1</w:t>
      </w:r>
      <w:r>
        <w:rPr>
          <w:rFonts w:cstheme="minorHAnsi"/>
        </w:rPr>
        <w:t>3</w:t>
      </w:r>
      <w:r w:rsidRPr="00E73E10">
        <w:rPr>
          <w:rFonts w:cstheme="minorHAnsi"/>
        </w:rPr>
        <w:t xml:space="preserve">) is to be completed prior to visiting the university for familiarisation or testing. These screening questions will include details around symptoms, contact with a confirmed or suspected COVID-19 case, contact with anyone from overseas, or any interstate or international travel within the previous 14 days. If the participant responded with yes to any of these questions, they will not be allowed to enter the campus and are to isolate and get tested as per the COVID-19 protocols outlined by state health authorities. </w:t>
      </w:r>
      <w:r w:rsidR="00461D6E">
        <w:rPr>
          <w:rFonts w:cstheme="minorHAnsi"/>
        </w:rPr>
        <w:t xml:space="preserve">All persons (participants and researchers) will be </w:t>
      </w:r>
      <w:r w:rsidR="007468F0">
        <w:rPr>
          <w:rFonts w:cstheme="minorHAnsi"/>
        </w:rPr>
        <w:t xml:space="preserve">required to </w:t>
      </w:r>
      <w:r w:rsidR="00461D6E">
        <w:rPr>
          <w:rFonts w:cstheme="minorHAnsi"/>
        </w:rPr>
        <w:t>check in</w:t>
      </w:r>
      <w:r w:rsidR="007468F0">
        <w:rPr>
          <w:rFonts w:cstheme="minorHAnsi"/>
        </w:rPr>
        <w:t xml:space="preserve"> using QR codes to confirm their presence within the Deakin University Burwood campus</w:t>
      </w:r>
      <w:r w:rsidR="00461D6E">
        <w:rPr>
          <w:rFonts w:cstheme="minorHAnsi"/>
        </w:rPr>
        <w:t xml:space="preserve">. </w:t>
      </w:r>
      <w:r w:rsidRPr="00E73E10">
        <w:rPr>
          <w:rFonts w:cstheme="minorHAnsi"/>
        </w:rPr>
        <w:t>Whilst on campus, both participants and researchers are to practice good hand hygiene, cover their nose and mouth with a flexed elbow when coughing or sneezing, maintain social distancing of 1.5 metres</w:t>
      </w:r>
      <w:r w:rsidR="007468F0">
        <w:rPr>
          <w:rFonts w:cstheme="minorHAnsi"/>
        </w:rPr>
        <w:t xml:space="preserve">, </w:t>
      </w:r>
      <w:r w:rsidRPr="00E73E10">
        <w:rPr>
          <w:rFonts w:cstheme="minorHAnsi"/>
        </w:rPr>
        <w:t>and compl</w:t>
      </w:r>
      <w:r w:rsidR="007468F0">
        <w:rPr>
          <w:rFonts w:cstheme="minorHAnsi"/>
        </w:rPr>
        <w:t>y</w:t>
      </w:r>
      <w:r w:rsidRPr="00E73E10">
        <w:rPr>
          <w:rFonts w:cstheme="minorHAnsi"/>
        </w:rPr>
        <w:t xml:space="preserve"> with current mask policies. All surfaces and equipment will be thoroughly cleaned and disinfected after use, and between the use of each participant. If required, all communication that can be conducted virtually will do so via online platforms (e.g., Zoom, email). An attendance register will be kept for all participants and research staff for each day they are on campus</w:t>
      </w:r>
    </w:p>
    <w:p w14:paraId="7D53698C"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sidRPr="00E73E10">
        <w:rPr>
          <w:rFonts w:cstheme="minorHAnsi"/>
          <w:b/>
          <w:bCs/>
          <w:i/>
          <w:iCs/>
        </w:rPr>
        <w:t>Methods</w:t>
      </w:r>
    </w:p>
    <w:p w14:paraId="04051E6B" w14:textId="203370BA" w:rsidR="00D65A30" w:rsidRDefault="00D65A30"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noProof/>
        </w:rPr>
      </w:pPr>
      <w:r w:rsidRPr="00E73E10">
        <w:rPr>
          <w:rFonts w:cstheme="minorHAnsi"/>
        </w:rPr>
        <w:t>This study will be split into six phases: screening, baseline, familiarisation, and two intervention phases separated by a washout period (Figure 1). Briefly, participants will be required to report to Deakin University</w:t>
      </w:r>
      <w:r w:rsidR="007468F0">
        <w:rPr>
          <w:rFonts w:cstheme="minorHAnsi"/>
        </w:rPr>
        <w:t xml:space="preserve"> (Burwood campus)</w:t>
      </w:r>
      <w:r w:rsidRPr="00E73E10">
        <w:rPr>
          <w:rFonts w:cstheme="minorHAnsi"/>
        </w:rPr>
        <w:t xml:space="preserve"> on a minimum of three separate occasions, which will involve a total of seven nights residing within the Deakin University laboratories (School of Nursing and Midwifery Simulation Rooms). The screening phase will involve determination of study eligibility. Familiarisation will be completed on-campus, which introduces participants to future tasks and requires them to stay overnight to become familiar with the sleeping environment. Baseline measures will determine habitual sleeping, eating, and training behaviours, helping for standardisation of these factors. </w:t>
      </w:r>
      <w:r w:rsidR="00DE13B8">
        <w:rPr>
          <w:rFonts w:cstheme="minorHAnsi"/>
        </w:rPr>
        <w:t xml:space="preserve">For instance, habitual sleep patterns over these five days will guide participant ‘prescribed’ sleep/wake times throughout the study, and energy intake throughout the study will be matched to usual habitual intake. </w:t>
      </w:r>
      <w:r w:rsidRPr="00E73E10">
        <w:rPr>
          <w:rFonts w:cstheme="minorHAnsi"/>
        </w:rPr>
        <w:t>The intervention period will then require participants to stay overnight at Deakin University for three consecutive nights, followed by a washout period of a minimum of five nights, before the second intervention period is undertaken. A graphic overview of the study measures, timeline and details are provided in Figure 1.</w:t>
      </w:r>
    </w:p>
    <w:p w14:paraId="2FF31907" w14:textId="724AD5E1" w:rsidR="00D65A30" w:rsidRPr="00E73E10" w:rsidRDefault="003006D1"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Pr>
          <w:rFonts w:eastAsia="Times New Roman" w:cstheme="minorHAnsi"/>
          <w:noProof/>
        </w:rPr>
        <w:lastRenderedPageBreak/>
        <w:drawing>
          <wp:inline distT="0" distB="0" distL="0" distR="0" wp14:anchorId="3BFC0B28" wp14:editId="2E666E58">
            <wp:extent cx="5731510" cy="3773805"/>
            <wp:effectExtent l="0" t="0" r="2540" b="0"/>
            <wp:docPr id="12" name="Picture 1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graphical user interfa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773805"/>
                    </a:xfrm>
                    <a:prstGeom prst="rect">
                      <a:avLst/>
                    </a:prstGeom>
                  </pic:spPr>
                </pic:pic>
              </a:graphicData>
            </a:graphic>
          </wp:inline>
        </w:drawing>
      </w:r>
    </w:p>
    <w:p w14:paraId="536C9A67" w14:textId="77777777" w:rsidR="00D65A30" w:rsidRPr="001A0CAB"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Cs/>
          <w:sz w:val="20"/>
          <w:szCs w:val="20"/>
        </w:rPr>
      </w:pPr>
      <w:r w:rsidRPr="001A0CAB">
        <w:rPr>
          <w:rFonts w:cstheme="minorHAnsi"/>
          <w:b/>
          <w:sz w:val="20"/>
          <w:szCs w:val="20"/>
        </w:rPr>
        <w:t>Figure 1</w:t>
      </w:r>
      <w:r w:rsidRPr="001A0CAB">
        <w:rPr>
          <w:rFonts w:cstheme="minorHAnsi"/>
          <w:bCs/>
          <w:sz w:val="20"/>
          <w:szCs w:val="20"/>
        </w:rPr>
        <w:t xml:space="preserve">. </w:t>
      </w:r>
      <w:r w:rsidRPr="001A0CAB">
        <w:rPr>
          <w:rFonts w:cstheme="minorHAnsi"/>
          <w:bCs/>
          <w:i/>
          <w:iCs/>
          <w:sz w:val="20"/>
          <w:szCs w:val="20"/>
        </w:rPr>
        <w:t>Graphic overview of the study</w:t>
      </w:r>
    </w:p>
    <w:p w14:paraId="086C4FB7"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
          <w:i/>
          <w:iCs/>
        </w:rPr>
      </w:pPr>
      <w:r w:rsidRPr="00E73E10">
        <w:rPr>
          <w:rFonts w:cstheme="minorHAnsi"/>
          <w:b/>
          <w:i/>
          <w:iCs/>
        </w:rPr>
        <w:t>Screening Session</w:t>
      </w:r>
    </w:p>
    <w:p w14:paraId="3E3AE158" w14:textId="401CA7A6" w:rsidR="00D65A30" w:rsidRPr="00B635FF"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Cs/>
        </w:rPr>
        <w:t>To determine participant eligibility. Participants will be screened via the Athlete Sleep Screening Questionnaire (Appendix 1) and Pittsburgh Sleep Quality Index (Appendix 2), with female participants also required to complete a menstrual cycle questionnaire (Appendix 4). This can be completed via an online consult (i.e., Zoom), or in-person. Participant chronotype is also to be assessed at the screening phase (via Morning-</w:t>
      </w:r>
      <w:proofErr w:type="spellStart"/>
      <w:r w:rsidRPr="00E73E10">
        <w:rPr>
          <w:rFonts w:cstheme="minorHAnsi"/>
          <w:bCs/>
        </w:rPr>
        <w:t>Eveningness</w:t>
      </w:r>
      <w:proofErr w:type="spellEnd"/>
      <w:r w:rsidRPr="00E73E10">
        <w:rPr>
          <w:rFonts w:cstheme="minorHAnsi"/>
          <w:bCs/>
        </w:rPr>
        <w:t xml:space="preserve"> questionnaire (Appendix 3)). Also, a</w:t>
      </w:r>
      <w:r w:rsidRPr="00E73E10">
        <w:rPr>
          <w:rFonts w:cstheme="minorHAnsi"/>
        </w:rPr>
        <w:t xml:space="preserve">fter recruitment, females will complete a menstrual cycle diary for the two months preceding the study (Appendix 5), to allow for appropriate scheduling of female participants within certain phases of the menstrual cycle (i.e., early follicular phase) </w:t>
      </w:r>
      <w:r w:rsidRPr="00E73E10">
        <w:rPr>
          <w:rFonts w:cstheme="minorHAnsi"/>
        </w:rPr>
        <w:fldChar w:fldCharType="begin"/>
      </w:r>
      <w:r w:rsidRPr="00E73E10">
        <w:rPr>
          <w:rFonts w:cstheme="minorHAnsi"/>
        </w:rPr>
        <w:instrText xml:space="preserve"> ADDIN EN.CITE &lt;EndNote&gt;&lt;Cite&gt;&lt;Author&gt;Knowles&lt;/Author&gt;&lt;Year&gt;2019&lt;/Year&gt;&lt;RecNum&gt;462&lt;/RecNum&gt;&lt;DisplayText&gt;(Knowles et al., 2019)&lt;/DisplayText&gt;&lt;record&gt;&lt;rec-number&gt;462&lt;/rec-number&gt;&lt;foreign-keys&gt;&lt;key app="EN" db-id="sdxferreoft9s4exee6p0x27t9vfzddess0r" timestamp="1629271791"&gt;462&lt;/key&gt;&lt;/foreign-keys&gt;&lt;ref-type name="Journal Article"&gt;17&lt;/ref-type&gt;&lt;contributors&gt;&lt;authors&gt;&lt;author&gt;Knowles, Olivia E.&lt;/author&gt;&lt;author&gt;Aisbett, Brad&lt;/author&gt;&lt;author&gt;Main, Luana C.&lt;/author&gt;&lt;author&gt;Drinkwater, Eric J.&lt;/author&gt;&lt;author&gt;Orellana, Liliana&lt;/author&gt;&lt;author&gt;Lamon, Séverine&lt;/author&gt;&lt;/authors&gt;&lt;/contributors&gt;&lt;titles&gt;&lt;title&gt;Resistance training and skeletal muscle protein metabolism in eumenorrheic females: Implications for researchers and practitioners&lt;/title&gt;&lt;secondary-title&gt;Sports Medicine&lt;/secondary-title&gt;&lt;/titles&gt;&lt;periodical&gt;&lt;full-title&gt;Sports Medicine&lt;/full-title&gt;&lt;/periodical&gt;&lt;pages&gt;1637-1650&lt;/pages&gt;&lt;volume&gt;49&lt;/volume&gt;&lt;number&gt;11&lt;/number&gt;&lt;dates&gt;&lt;year&gt;2019&lt;/year&gt;&lt;/dates&gt;&lt;publisher&gt;Springer&lt;/publisher&gt;&lt;isbn&gt;1179-2035&lt;/isbn&gt;&lt;urls&gt;&lt;/urls&gt;&lt;/record&gt;&lt;/Cite&gt;&lt;/EndNote&gt;</w:instrText>
      </w:r>
      <w:r w:rsidRPr="00E73E10">
        <w:rPr>
          <w:rFonts w:cstheme="minorHAnsi"/>
        </w:rPr>
        <w:fldChar w:fldCharType="separate"/>
      </w:r>
      <w:r w:rsidRPr="00E73E10">
        <w:rPr>
          <w:rFonts w:cstheme="minorHAnsi"/>
          <w:noProof/>
        </w:rPr>
        <w:t>(Knowles et al., 2019)</w:t>
      </w:r>
      <w:r w:rsidRPr="00E73E10">
        <w:rPr>
          <w:rFonts w:cstheme="minorHAnsi"/>
        </w:rPr>
        <w:fldChar w:fldCharType="end"/>
      </w:r>
      <w:r w:rsidRPr="00E73E10">
        <w:rPr>
          <w:rFonts w:cstheme="minorHAnsi"/>
        </w:rPr>
        <w:t xml:space="preserve">. </w:t>
      </w:r>
      <w:r w:rsidR="00B635FF">
        <w:rPr>
          <w:rFonts w:cstheme="minorHAnsi"/>
        </w:rPr>
        <w:t>As fluctuations of female hormones across the menstrual cycle can influence sleep (Baker and Lee, 2018), females are to complete testing when the influence of female hormones are low (</w:t>
      </w:r>
      <w:r w:rsidR="00B635FF" w:rsidRPr="00E73E10">
        <w:rPr>
          <w:rFonts w:cstheme="minorHAnsi"/>
          <w:noProof/>
        </w:rPr>
        <w:t>Knowles et al., 2019</w:t>
      </w:r>
      <w:r w:rsidR="00B635FF">
        <w:rPr>
          <w:rFonts w:cstheme="minorHAnsi"/>
          <w:noProof/>
        </w:rPr>
        <w:t>)</w:t>
      </w:r>
      <w:r w:rsidR="00B635FF">
        <w:rPr>
          <w:rFonts w:cstheme="minorHAnsi"/>
        </w:rPr>
        <w:t xml:space="preserve">. </w:t>
      </w:r>
      <w:r w:rsidRPr="00E73E10">
        <w:rPr>
          <w:rFonts w:cstheme="minorHAnsi"/>
        </w:rPr>
        <w:t xml:space="preserve">This diary is </w:t>
      </w:r>
      <w:r w:rsidR="007468F0">
        <w:rPr>
          <w:rFonts w:cstheme="minorHAnsi"/>
        </w:rPr>
        <w:t xml:space="preserve">also </w:t>
      </w:r>
      <w:r w:rsidRPr="00E73E10">
        <w:rPr>
          <w:rFonts w:cstheme="minorHAnsi"/>
        </w:rPr>
        <w:t xml:space="preserve">to be completed throughout the study and for one-cycle </w:t>
      </w:r>
      <w:r w:rsidR="00B635FF">
        <w:rPr>
          <w:rFonts w:cstheme="minorHAnsi"/>
        </w:rPr>
        <w:t>post</w:t>
      </w:r>
      <w:r w:rsidRPr="00E73E10">
        <w:rPr>
          <w:rFonts w:cstheme="minorHAnsi"/>
        </w:rPr>
        <w:t xml:space="preserve"> to confirm cycle status at the time of testing.</w:t>
      </w:r>
    </w:p>
    <w:p w14:paraId="73E3B9D8"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
          <w:i/>
          <w:iCs/>
        </w:rPr>
      </w:pPr>
      <w:r w:rsidRPr="00E73E10">
        <w:rPr>
          <w:rFonts w:cstheme="minorHAnsi"/>
          <w:b/>
          <w:i/>
          <w:iCs/>
        </w:rPr>
        <w:t>Familiarisation Session</w:t>
      </w:r>
    </w:p>
    <w:p w14:paraId="025D7B40"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xml:space="preserve">To be completed 1-week before study commencement. Participants are to become familiarised with the battery of cognitive tests, which are to be performed on a tablet using the Joggle Research application. Participants will also spend the night of the familiarisation session wearing the portable EEG (DREEM headband) equipment within the Deakin University School of Nursing and Midwifery Simulation Rooms. An overnight familiarisation session is required to limit the ‘first night effect’ when sleeping in a new environment </w:t>
      </w:r>
      <w:r w:rsidRPr="00E73E10">
        <w:rPr>
          <w:rFonts w:cstheme="minorHAnsi"/>
          <w:bCs/>
        </w:rPr>
        <w:fldChar w:fldCharType="begin"/>
      </w:r>
      <w:r w:rsidRPr="00E73E10">
        <w:rPr>
          <w:rFonts w:cstheme="minorHAnsi"/>
          <w:bCs/>
        </w:rPr>
        <w:instrText xml:space="preserve"> ADDIN EN.CITE &lt;EndNote&gt;&lt;Cite&gt;&lt;Author&gt;Agnew Jr&lt;/Author&gt;&lt;Year&gt;1966&lt;/Year&gt;&lt;RecNum&gt;229&lt;/RecNum&gt;&lt;DisplayText&gt;(Agnew Jr et al., 1966)&lt;/DisplayText&gt;&lt;record&gt;&lt;rec-number&gt;229&lt;/rec-number&gt;&lt;foreign-keys&gt;&lt;key app="EN" db-id="sdxferreoft9s4exee6p0x27t9vfzddess0r" timestamp="1626092293"&gt;229&lt;/key&gt;&lt;/foreign-keys&gt;&lt;ref-type name="Journal Article"&gt;17&lt;/ref-type&gt;&lt;contributors&gt;&lt;authors&gt;&lt;author&gt;Agnew Jr, H. W.&lt;/author&gt;&lt;author&gt;Webb, Wilse B.&lt;/author&gt;&lt;author&gt;Williams, Robert L.&lt;/author&gt;&lt;/authors&gt;&lt;/contributors&gt;&lt;titles&gt;&lt;title&gt;The first night effect: an Eeg studyof sleep&lt;/title&gt;&lt;secondary-title&gt;Psychophysiology&lt;/secondary-title&gt;&lt;/titles&gt;&lt;periodical&gt;&lt;full-title&gt;Psychophysiology&lt;/full-title&gt;&lt;/periodical&gt;&lt;pages&gt;263-266&lt;/pages&gt;&lt;volume&gt;2&lt;/volume&gt;&lt;number&gt;3&lt;/number&gt;&lt;dates&gt;&lt;year&gt;1966&lt;/year&gt;&lt;/dates&gt;&lt;publisher&gt;Wiley Online Library&lt;/publisher&gt;&lt;isbn&gt;0048-5772&lt;/isbn&gt;&lt;urls&gt;&lt;/urls&gt;&lt;/record&gt;&lt;/Cite&gt;&lt;/EndNote&gt;</w:instrText>
      </w:r>
      <w:r w:rsidRPr="00E73E10">
        <w:rPr>
          <w:rFonts w:cstheme="minorHAnsi"/>
          <w:bCs/>
        </w:rPr>
        <w:fldChar w:fldCharType="separate"/>
      </w:r>
      <w:r w:rsidRPr="00E73E10">
        <w:rPr>
          <w:rFonts w:cstheme="minorHAnsi"/>
          <w:bCs/>
          <w:noProof/>
        </w:rPr>
        <w:t>(Agnew Jr et al., 1966)</w:t>
      </w:r>
      <w:r w:rsidRPr="00E73E10">
        <w:rPr>
          <w:rFonts w:cstheme="minorHAnsi"/>
          <w:bCs/>
        </w:rPr>
        <w:fldChar w:fldCharType="end"/>
      </w:r>
      <w:r w:rsidRPr="00E73E10">
        <w:rPr>
          <w:rFonts w:cstheme="minorHAnsi"/>
          <w:bCs/>
        </w:rPr>
        <w:t xml:space="preserve">. Participants will have their own individual room, with a communal living area with kitchen facilities available to convene with other participants, which four can be accommodated for at any one time. Participant height, mass, and age will also be collected at the familiarisation trial by a Level 1 ISAK-accredited technician (Mr </w:t>
      </w:r>
      <w:r w:rsidRPr="00E73E10">
        <w:rPr>
          <w:rFonts w:cstheme="minorHAnsi"/>
          <w:bCs/>
        </w:rPr>
        <w:lastRenderedPageBreak/>
        <w:t>Barnard or Dr Condo). A validation paper has been provided for the DREEM headband as Appendix 14, where DREEM’s automatic sleep staging data provides 84% accuracy compared to polysomnography.</w:t>
      </w:r>
    </w:p>
    <w:p w14:paraId="574DE964"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
          <w:i/>
          <w:iCs/>
        </w:rPr>
      </w:pPr>
      <w:r w:rsidRPr="00E73E10">
        <w:rPr>
          <w:rFonts w:cstheme="minorHAnsi"/>
          <w:b/>
          <w:i/>
          <w:iCs/>
        </w:rPr>
        <w:t>Baseline Measures</w:t>
      </w:r>
    </w:p>
    <w:p w14:paraId="62FF8270" w14:textId="07C1A0AD"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 xml:space="preserve">Following the familiarisation trial, participant sleep, diet and training will be assessed for a five-day period (including one weekend day). Sleep will be assessed via </w:t>
      </w:r>
      <w:r w:rsidR="007468F0">
        <w:rPr>
          <w:rFonts w:cstheme="minorHAnsi"/>
        </w:rPr>
        <w:t xml:space="preserve">an </w:t>
      </w:r>
      <w:r w:rsidRPr="00E73E10">
        <w:rPr>
          <w:rFonts w:cstheme="minorHAnsi"/>
        </w:rPr>
        <w:t>actigraph (</w:t>
      </w:r>
      <w:proofErr w:type="spellStart"/>
      <w:r w:rsidRPr="00E73E10">
        <w:rPr>
          <w:rFonts w:cstheme="minorHAnsi"/>
        </w:rPr>
        <w:t>Actical</w:t>
      </w:r>
      <w:proofErr w:type="spellEnd"/>
      <w:r w:rsidRPr="00E73E10">
        <w:rPr>
          <w:rFonts w:cstheme="minorHAnsi"/>
        </w:rPr>
        <w:t xml:space="preserve"> Z; Phillips Respironics, </w:t>
      </w:r>
      <w:proofErr w:type="gramStart"/>
      <w:r w:rsidRPr="00E73E10">
        <w:rPr>
          <w:rFonts w:cstheme="minorHAnsi"/>
        </w:rPr>
        <w:t>OR,</w:t>
      </w:r>
      <w:proofErr w:type="gramEnd"/>
      <w:r w:rsidRPr="00E73E10">
        <w:rPr>
          <w:rFonts w:cstheme="minorHAnsi"/>
        </w:rPr>
        <w:t xml:space="preserve"> USA), with the individual’s average habitual bed and wake times across these five-days to form their individually ‘prescribed’ bedtime and wake time for the duration of the study. </w:t>
      </w:r>
      <w:r w:rsidR="004A0F31">
        <w:rPr>
          <w:rFonts w:cstheme="minorHAnsi"/>
        </w:rPr>
        <w:t>Physical activity output will also be assessed using this same actigraph for the baseline measure</w:t>
      </w:r>
      <w:r w:rsidR="00AB0E64">
        <w:rPr>
          <w:rFonts w:cstheme="minorHAnsi"/>
        </w:rPr>
        <w:t>ment</w:t>
      </w:r>
      <w:r w:rsidR="004A0F31">
        <w:rPr>
          <w:rFonts w:cstheme="minorHAnsi"/>
        </w:rPr>
        <w:t xml:space="preserve"> period. </w:t>
      </w:r>
      <w:r w:rsidR="00F96947">
        <w:rPr>
          <w:rFonts w:cstheme="minorHAnsi"/>
        </w:rPr>
        <w:t>The actigraph device is to be worn by participants for the entirety of the study, to provide as a control for physical activity output and sleep outcomes across the study. An actigraph is a non-invasive small watch-like device, typically worn on the non-dominant wrist. Further, h</w:t>
      </w:r>
      <w:r w:rsidRPr="00E73E10">
        <w:rPr>
          <w:rFonts w:cstheme="minorHAnsi"/>
        </w:rPr>
        <w:t>abitual food intake will be assessed through a five-day food record completed via Easy Diet Diary (</w:t>
      </w:r>
      <w:proofErr w:type="spellStart"/>
      <w:r w:rsidRPr="00E73E10">
        <w:rPr>
          <w:rFonts w:cstheme="minorHAnsi"/>
        </w:rPr>
        <w:t>Xyris</w:t>
      </w:r>
      <w:proofErr w:type="spellEnd"/>
      <w:r w:rsidRPr="00E73E10">
        <w:rPr>
          <w:rFonts w:cstheme="minorHAnsi"/>
        </w:rPr>
        <w:t xml:space="preserve"> Software, Brisbane, QLD), with participants providing photos and details of food quantities consumed within the app. Dietary intake will then be quantified through </w:t>
      </w:r>
      <w:proofErr w:type="spellStart"/>
      <w:r w:rsidRPr="00E73E10">
        <w:rPr>
          <w:rFonts w:cstheme="minorHAnsi"/>
        </w:rPr>
        <w:t>Foodworks</w:t>
      </w:r>
      <w:proofErr w:type="spellEnd"/>
      <w:r w:rsidRPr="00E73E10">
        <w:rPr>
          <w:rFonts w:cstheme="minorHAnsi"/>
        </w:rPr>
        <w:t xml:space="preserve"> (Version 9, </w:t>
      </w:r>
      <w:proofErr w:type="spellStart"/>
      <w:r w:rsidRPr="00E73E10">
        <w:rPr>
          <w:rFonts w:cstheme="minorHAnsi"/>
        </w:rPr>
        <w:t>Xyris</w:t>
      </w:r>
      <w:proofErr w:type="spellEnd"/>
      <w:r w:rsidRPr="00E73E10">
        <w:rPr>
          <w:rFonts w:cstheme="minorHAnsi"/>
        </w:rPr>
        <w:t xml:space="preserve"> Software, Brisbane, QLD) software by an accredited sports dietitian, which will inform the dietary standardisation (i.e., energy intake, macronutrient requirements). Training will be monitored through a five-day training diary (Appendix 10), enabling researchers to quantify typical training loads and sessions, which will detail the sessions that participants will complete throughout the intervention periods. </w:t>
      </w:r>
      <w:r w:rsidR="007468F0">
        <w:rPr>
          <w:rFonts w:cstheme="minorHAnsi"/>
        </w:rPr>
        <w:t xml:space="preserve">Researchers will not be designing the training program during the intervention periods, instead, participants will be completing typical habitual training sessions </w:t>
      </w:r>
      <w:r w:rsidR="00D658F4">
        <w:rPr>
          <w:rFonts w:cstheme="minorHAnsi"/>
        </w:rPr>
        <w:t>outlined in this five-day period</w:t>
      </w:r>
      <w:r w:rsidR="007468F0">
        <w:rPr>
          <w:rFonts w:cstheme="minorHAnsi"/>
        </w:rPr>
        <w:t xml:space="preserve">. </w:t>
      </w:r>
      <w:r w:rsidRPr="00E73E10">
        <w:rPr>
          <w:rFonts w:cstheme="minorHAnsi"/>
        </w:rPr>
        <w:t>After the baseline period has been completed, participants will be ready to commence the intervention phase.</w:t>
      </w:r>
    </w:p>
    <w:p w14:paraId="7F3BDCBF"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
          <w:i/>
          <w:iCs/>
        </w:rPr>
        <w:t>Randomisation</w:t>
      </w:r>
    </w:p>
    <w:p w14:paraId="36909854" w14:textId="2646AE18"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Participants will be randomly assigned to the control or intervention condition through simple randomisation techniques in a counterbalanced manner by an external researcher. To blind both participants and the research team, the placebo and experimental drinks will be matched for taste and provided to the participants by an external researcher</w:t>
      </w:r>
      <w:r w:rsidR="004A0F31">
        <w:rPr>
          <w:rFonts w:cstheme="minorHAnsi"/>
        </w:rPr>
        <w:t xml:space="preserve"> (as listed in section 2.1).</w:t>
      </w:r>
    </w:p>
    <w:p w14:paraId="64309B9D"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
          <w:i/>
          <w:iCs/>
        </w:rPr>
      </w:pPr>
      <w:r w:rsidRPr="00E73E10">
        <w:rPr>
          <w:rFonts w:cstheme="minorHAnsi"/>
          <w:b/>
          <w:i/>
          <w:iCs/>
        </w:rPr>
        <w:t>Dietary Standardisation</w:t>
      </w:r>
    </w:p>
    <w:p w14:paraId="37CED2B7" w14:textId="3F4864FC"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Participants will be provided with dietary controlled meals matching their habitual energy intake throughout the intervention periods. To limit the effect of dietary protein on the TRP:LNAA ratio, protein will be standardised to 1.2 g∙kg</w:t>
      </w:r>
      <w:r w:rsidRPr="00E73E10">
        <w:rPr>
          <w:rFonts w:cstheme="minorHAnsi"/>
          <w:color w:val="000000" w:themeColor="text1"/>
          <w:vertAlign w:val="superscript"/>
        </w:rPr>
        <w:t>-1</w:t>
      </w:r>
      <w:r w:rsidRPr="00E73E10">
        <w:rPr>
          <w:rFonts w:cstheme="minorHAnsi"/>
          <w:color w:val="000000" w:themeColor="text1"/>
        </w:rPr>
        <w:t xml:space="preserve"> </w:t>
      </w:r>
      <w:r w:rsidR="00B204E5">
        <w:rPr>
          <w:rFonts w:cstheme="minorHAnsi"/>
          <w:color w:val="000000" w:themeColor="text1"/>
        </w:rPr>
        <w:t xml:space="preserve">of body weight </w:t>
      </w:r>
      <w:r w:rsidRPr="00E73E10">
        <w:rPr>
          <w:rFonts w:cstheme="minorHAnsi"/>
        </w:rPr>
        <w:t xml:space="preserve">per day during the intervention period, as this is at the lowest end of recommendations for athletes. </w:t>
      </w:r>
      <w:r w:rsidRPr="00E73E10">
        <w:rPr>
          <w:rFonts w:cstheme="minorHAnsi"/>
        </w:rPr>
        <w:fldChar w:fldCharType="begin"/>
      </w:r>
      <w:r w:rsidRPr="00E73E10">
        <w:rPr>
          <w:rFonts w:cstheme="minorHAnsi"/>
        </w:rPr>
        <w:instrText xml:space="preserve"> ADDIN EN.CITE &lt;EndNote&gt;&lt;Cite&gt;&lt;Author&gt;Thomas&lt;/Author&gt;&lt;Year&gt;2016&lt;/Year&gt;&lt;RecNum&gt;129&lt;/RecNum&gt;&lt;DisplayText&gt;(Thomas et al., 2016)&lt;/DisplayText&gt;&lt;record&gt;&lt;rec-number&gt;129&lt;/rec-number&gt;&lt;foreign-keys&gt;&lt;key app="EN" db-id="sdxferreoft9s4exee6p0x27t9vfzddess0r" timestamp="1620037618"&gt;129&lt;/key&gt;&lt;/foreign-keys&gt;&lt;ref-type name="Journal Article"&gt;17&lt;/ref-type&gt;&lt;contributors&gt;&lt;authors&gt;&lt;author&gt;Thomas, D. Travis&lt;/author&gt;&lt;author&gt;Erdman, Kelly Anne&lt;/author&gt;&lt;author&gt;Burke, Louise M.&lt;/author&gt;&lt;/authors&gt;&lt;/contributors&gt;&lt;titles&gt;&lt;title&gt;Position of the Academy of Nutrition and Dietetics, Dietitians of Canada, and the American College of Sports Medicine: nutrition and athletic performance&lt;/title&gt;&lt;secondary-title&gt;Journal of the Academy of Nutrition and Dietetics&lt;/secondary-title&gt;&lt;/titles&gt;&lt;periodical&gt;&lt;full-title&gt;Journal of the Academy of Nutrition and Dietetics&lt;/full-title&gt;&lt;/periodical&gt;&lt;pages&gt;501-528&lt;/pages&gt;&lt;volume&gt;116&lt;/volume&gt;&lt;number&gt;3&lt;/number&gt;&lt;dates&gt;&lt;year&gt;2016&lt;/year&gt;&lt;/dates&gt;&lt;publisher&gt;Elsevier&lt;/publisher&gt;&lt;isbn&gt;2212-2672&lt;/isbn&gt;&lt;urls&gt;&lt;/urls&gt;&lt;/record&gt;&lt;/Cite&gt;&lt;/EndNote&gt;</w:instrText>
      </w:r>
      <w:r w:rsidRPr="00E73E10">
        <w:rPr>
          <w:rFonts w:cstheme="minorHAnsi"/>
        </w:rPr>
        <w:fldChar w:fldCharType="separate"/>
      </w:r>
      <w:r w:rsidRPr="00E73E10">
        <w:rPr>
          <w:rFonts w:cstheme="minorHAnsi"/>
          <w:noProof/>
        </w:rPr>
        <w:t>(Thomas et al., 2016)</w:t>
      </w:r>
      <w:r w:rsidRPr="00E73E10">
        <w:rPr>
          <w:rFonts w:cstheme="minorHAnsi"/>
        </w:rPr>
        <w:fldChar w:fldCharType="end"/>
      </w:r>
      <w:r w:rsidRPr="00E73E10">
        <w:rPr>
          <w:rFonts w:cstheme="minorHAnsi"/>
        </w:rPr>
        <w:t xml:space="preserve"> Throughout the experimental trials, the 40 g supplement (α-lactalbumin or collagen) will be in addition to the 1.2 g∙kg</w:t>
      </w:r>
      <w:r w:rsidRPr="00B204E5">
        <w:rPr>
          <w:rFonts w:cstheme="minorHAnsi"/>
          <w:vertAlign w:val="superscript"/>
        </w:rPr>
        <w:t>-1</w:t>
      </w:r>
      <w:r w:rsidRPr="00E73E10">
        <w:rPr>
          <w:rFonts w:cstheme="minorHAnsi"/>
        </w:rPr>
        <w:t xml:space="preserve"> </w:t>
      </w:r>
      <w:r w:rsidR="00B204E5">
        <w:rPr>
          <w:rFonts w:cstheme="minorHAnsi"/>
        </w:rPr>
        <w:t xml:space="preserve">of body weight </w:t>
      </w:r>
      <w:r w:rsidR="00AB0E64">
        <w:rPr>
          <w:rFonts w:cstheme="minorHAnsi"/>
        </w:rPr>
        <w:t xml:space="preserve">protein </w:t>
      </w:r>
      <w:r w:rsidRPr="00E73E10">
        <w:rPr>
          <w:rFonts w:cstheme="minorHAnsi"/>
        </w:rPr>
        <w:t>standardisation. Three main meals plus a morning and afternoon snack will be provided to the participants</w:t>
      </w:r>
      <w:r w:rsidRPr="00E73E10">
        <w:rPr>
          <w:rFonts w:cstheme="minorHAnsi"/>
          <w:bCs/>
        </w:rPr>
        <w:t xml:space="preserve">. The dinner meal will be lower in protein than the other main meals as to not impact the effectiveness of the experimental supplement. </w:t>
      </w:r>
      <w:r w:rsidRPr="00E73E10">
        <w:rPr>
          <w:rFonts w:cstheme="minorHAnsi"/>
          <w:bCs/>
        </w:rPr>
        <w:fldChar w:fldCharType="begin"/>
      </w:r>
      <w:r w:rsidRPr="00E73E10">
        <w:rPr>
          <w:rFonts w:cstheme="minorHAnsi"/>
          <w:bCs/>
        </w:rPr>
        <w:instrText xml:space="preserve"> ADDIN EN.CITE &lt;EndNote&gt;&lt;Cite&gt;&lt;Author&gt;Wurtman&lt;/Author&gt;&lt;Year&gt;2003&lt;/Year&gt;&lt;RecNum&gt;349&lt;/RecNum&gt;&lt;DisplayText&gt;(Wurtman et al., 2003)&lt;/DisplayText&gt;&lt;record&gt;&lt;rec-number&gt;349&lt;/rec-number&gt;&lt;foreign-keys&gt;&lt;key app="EN" db-id="sdxferreoft9s4exee6p0x27t9vfzddess0r" timestamp="1626092293"&gt;349&lt;/key&gt;&lt;/foreign-keys&gt;&lt;ref-type name="Journal Article"&gt;17&lt;/ref-type&gt;&lt;contributors&gt;&lt;authors&gt;&lt;author&gt;Wurtman, Richard J.&lt;/author&gt;&lt;author&gt;Wurtman, Judith J.&lt;/author&gt;&lt;author&gt;Regan, Meredith M.&lt;/author&gt;&lt;author&gt;McDermott, Janine M.&lt;/author&gt;&lt;author&gt;Tsay, Rita H.&lt;/author&gt;&lt;author&gt;Breu, Jeff J.&lt;/author&gt;&lt;/authors&gt;&lt;/contributors&gt;&lt;titles&gt;&lt;title&gt;Effects of normal meals rich in carbohydrates or proteins on plasma tryptophan and tyrosine ratios&lt;/title&gt;&lt;secondary-title&gt;The American journal of clinical nutrition&lt;/secondary-title&gt;&lt;/titles&gt;&lt;periodical&gt;&lt;full-title&gt;The American journal of clinical nutrition&lt;/full-title&gt;&lt;/periodical&gt;&lt;pages&gt;128-132&lt;/pages&gt;&lt;volume&gt;77&lt;/volume&gt;&lt;number&gt;1&lt;/number&gt;&lt;dates&gt;&lt;year&gt;2003&lt;/year&gt;&lt;/dates&gt;&lt;publisher&gt;Oxford University Press&lt;/publisher&gt;&lt;isbn&gt;0002-9165&lt;/isbn&gt;&lt;urls&gt;&lt;/urls&gt;&lt;/record&gt;&lt;/Cite&gt;&lt;/EndNote&gt;</w:instrText>
      </w:r>
      <w:r w:rsidRPr="00E73E10">
        <w:rPr>
          <w:rFonts w:cstheme="minorHAnsi"/>
          <w:bCs/>
        </w:rPr>
        <w:fldChar w:fldCharType="separate"/>
      </w:r>
      <w:r w:rsidRPr="00E73E10">
        <w:rPr>
          <w:rFonts w:cstheme="minorHAnsi"/>
          <w:bCs/>
          <w:noProof/>
        </w:rPr>
        <w:t>(Wurtman et al., 2003)</w:t>
      </w:r>
      <w:r w:rsidRPr="00E73E10">
        <w:rPr>
          <w:rFonts w:cstheme="minorHAnsi"/>
          <w:bCs/>
        </w:rPr>
        <w:fldChar w:fldCharType="end"/>
      </w:r>
      <w:r w:rsidRPr="00E73E10">
        <w:rPr>
          <w:rFonts w:cstheme="minorHAnsi"/>
          <w:bCs/>
        </w:rPr>
        <w:t xml:space="preserve"> </w:t>
      </w:r>
      <w:r w:rsidRPr="00E73E10">
        <w:rPr>
          <w:rFonts w:cstheme="minorHAnsi"/>
        </w:rPr>
        <w:t>Outside of provided foods, water, and approved low-protein snacks and drinks, participants will not have access to external foods.</w:t>
      </w:r>
    </w:p>
    <w:p w14:paraId="147699EA"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
          <w:i/>
          <w:iCs/>
        </w:rPr>
        <w:t>Experimental Sessions</w:t>
      </w:r>
    </w:p>
    <w:p w14:paraId="24FB5AE9" w14:textId="4E56B336"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 xml:space="preserve">For the first three nights, participants will reside at the Deakin University laboratory (School of Nursing and Midwifery Simulation Rooms). On the first night, participants will arrive to the </w:t>
      </w:r>
      <w:r w:rsidRPr="00E73E10">
        <w:rPr>
          <w:rFonts w:cstheme="minorHAnsi"/>
        </w:rPr>
        <w:lastRenderedPageBreak/>
        <w:t>laboratory at 17:00. A researcher will fit participants with an indwelling cannula within the first hour of arrival (17:00-18:00). A standardised low protein dinner will then be provided, being at least four-hours before individual bedtimes. Two-hours before prescribed bedtime, participants will receive a pre-mixed protein drink, containing either 40 g α-lactalbumin (</w:t>
      </w:r>
      <w:proofErr w:type="spellStart"/>
      <w:r w:rsidRPr="00E73E10">
        <w:rPr>
          <w:rFonts w:cstheme="minorHAnsi"/>
        </w:rPr>
        <w:t>BiPRO</w:t>
      </w:r>
      <w:proofErr w:type="spellEnd"/>
      <w:r w:rsidRPr="00E73E10">
        <w:rPr>
          <w:rFonts w:cstheme="minorHAnsi"/>
        </w:rPr>
        <w:t xml:space="preserve"> Alpha 9000; Agropur Inc, WI, USA) or 40 g collagen protein (Collagen Regenerate; Body Science, QLD, USA). To ensure consistency across the timeline, participants are to finish the drink within ten minutes. Blood samples will be drawn immediately prior to consumption, then again at 30-, 60-, 90- and 120-minutes post-consumption (Figure 2). Subjective sleepiness will be self-rated using the nine-point Karolinska Sleep Scale (KSS) by the participants every half an hour from supplement consumption, until bedtime. Additionally, the 24-question Brunel Mood Scale (BRUMS), and the 8-item Short Recovery and Stress Scale (SRSS) will be completed by participants 90 minutes post-supplement ingestion. The cannula will be removed following the final blood sample at the prescribed bedtime, with participants then to wear the portable EEG headband</w:t>
      </w:r>
      <w:r w:rsidR="006C01EA">
        <w:rPr>
          <w:rFonts w:cstheme="minorHAnsi"/>
        </w:rPr>
        <w:t xml:space="preserve"> (</w:t>
      </w:r>
      <w:proofErr w:type="spellStart"/>
      <w:r w:rsidR="006C01EA">
        <w:rPr>
          <w:rFonts w:cstheme="minorHAnsi"/>
        </w:rPr>
        <w:t>Dreem</w:t>
      </w:r>
      <w:proofErr w:type="spellEnd"/>
      <w:r w:rsidR="006C01EA">
        <w:rPr>
          <w:rFonts w:cstheme="minorHAnsi"/>
        </w:rPr>
        <w:t>; D</w:t>
      </w:r>
      <w:r w:rsidR="008A7A74">
        <w:rPr>
          <w:rFonts w:cstheme="minorHAnsi"/>
        </w:rPr>
        <w:t>REEM</w:t>
      </w:r>
      <w:r w:rsidR="006C01EA">
        <w:rPr>
          <w:rFonts w:cstheme="minorHAnsi"/>
        </w:rPr>
        <w:t xml:space="preserve"> 3, PA, France)</w:t>
      </w:r>
    </w:p>
    <w:p w14:paraId="59DB5943"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rPr>
        <w:t xml:space="preserve">Participants will have individually prescribed bed and wake times (i.e., average habitual bedtime) throughout the study. Thirty minutes after waking, participants will perform the KSS, SRSS and BRUMS questionnaire. A battery of cognitive tasks to assess vigilance and reaction time will then be completed 45 minutes after waking using the Joggle Research application on a tablet device. Participants will train habitually throughout the </w:t>
      </w:r>
      <w:proofErr w:type="gramStart"/>
      <w:r w:rsidRPr="00E73E10">
        <w:rPr>
          <w:rFonts w:cstheme="minorHAnsi"/>
        </w:rPr>
        <w:t>study,</w:t>
      </w:r>
      <w:proofErr w:type="gramEnd"/>
      <w:r w:rsidRPr="00E73E10">
        <w:rPr>
          <w:rFonts w:cstheme="minorHAnsi"/>
        </w:rPr>
        <w:t xml:space="preserve"> however, participants are to complete the same training session (or no training) at the same time on the corresponding day of the crossover. These sessions are to be reported in a training dairy, outlining exercise duration, </w:t>
      </w:r>
      <w:proofErr w:type="gramStart"/>
      <w:r w:rsidRPr="00E73E10">
        <w:rPr>
          <w:rFonts w:cstheme="minorHAnsi"/>
        </w:rPr>
        <w:t>type</w:t>
      </w:r>
      <w:proofErr w:type="gramEnd"/>
      <w:r w:rsidRPr="00E73E10">
        <w:rPr>
          <w:rFonts w:cstheme="minorHAnsi"/>
        </w:rPr>
        <w:t xml:space="preserve"> and rating of perceived exertion (RPE). All procedures will be replicated for the following two days; however, cannula insertion and blood sampling will only be completed on the first night of each intervention period. An example timeline of the intervention periods is presented in Figure 2.</w:t>
      </w:r>
    </w:p>
    <w:p w14:paraId="4EFC3728"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noProof/>
        </w:rPr>
        <w:drawing>
          <wp:inline distT="0" distB="0" distL="0" distR="0" wp14:anchorId="5A57C5B1" wp14:editId="7447FA5A">
            <wp:extent cx="5731510" cy="2894330"/>
            <wp:effectExtent l="0" t="0" r="2540" b="127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894330"/>
                    </a:xfrm>
                    <a:prstGeom prst="rect">
                      <a:avLst/>
                    </a:prstGeom>
                  </pic:spPr>
                </pic:pic>
              </a:graphicData>
            </a:graphic>
          </wp:inline>
        </w:drawing>
      </w:r>
    </w:p>
    <w:p w14:paraId="3CDCCEE0" w14:textId="77777777" w:rsidR="00D65A3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sz w:val="20"/>
          <w:szCs w:val="20"/>
        </w:rPr>
      </w:pPr>
      <w:r w:rsidRPr="001A0CAB">
        <w:rPr>
          <w:rFonts w:cstheme="minorHAnsi"/>
          <w:b/>
          <w:bCs/>
          <w:sz w:val="20"/>
          <w:szCs w:val="20"/>
        </w:rPr>
        <w:t xml:space="preserve">Figure 2. </w:t>
      </w:r>
      <w:r w:rsidRPr="001A0CAB">
        <w:rPr>
          <w:rFonts w:cstheme="minorHAnsi"/>
          <w:i/>
          <w:iCs/>
          <w:sz w:val="20"/>
          <w:szCs w:val="20"/>
        </w:rPr>
        <w:t>Intervention period graphic timeline</w:t>
      </w:r>
      <w:r w:rsidRPr="001A0CAB">
        <w:rPr>
          <w:rFonts w:cstheme="minorHAnsi"/>
          <w:sz w:val="20"/>
          <w:szCs w:val="20"/>
        </w:rPr>
        <w:t>. Example of a participant prescribed bedtime at 22:30 and waketime of 07:30. KSS= Karolinska Sleepiness Scale, BRUMS= Brunel Mood Scale, SRSS= Short Recovery Stress Scale, EEG= Electroencephalography, PRO= Protein. ^= completed on intervention days 2, 3, 4. #= completed every half an hour from supplement consumption to bedtime. $= completed only on night 1 of each intervention period, *Sleep/wake time are based on average habitual times as recorded during baseline – individually standardised.</w:t>
      </w:r>
    </w:p>
    <w:p w14:paraId="5DA3D406"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b/>
          <w:bCs/>
          <w:i/>
          <w:iCs/>
        </w:rPr>
        <w:lastRenderedPageBreak/>
        <w:t xml:space="preserve">Washout </w:t>
      </w:r>
    </w:p>
    <w:p w14:paraId="7109C85D"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 xml:space="preserve">After completion of the cognitive tests on the morning of day 4, participants are to return to their usual residence for a minimum 5-day washout period where no testing or supplementation will occur. For five days leading into the next intervention period, participants will be required to maintain their prescribed bed and wake time, complete the sleep </w:t>
      </w:r>
      <w:proofErr w:type="gramStart"/>
      <w:r w:rsidRPr="00E73E10">
        <w:rPr>
          <w:rFonts w:cstheme="minorHAnsi"/>
        </w:rPr>
        <w:t>diary</w:t>
      </w:r>
      <w:proofErr w:type="gramEnd"/>
      <w:r w:rsidRPr="00E73E10">
        <w:rPr>
          <w:rFonts w:cstheme="minorHAnsi"/>
        </w:rPr>
        <w:t xml:space="preserve"> and wear an actigraphy device. Further, participants will consume their habitual diet for the entire washout period.</w:t>
      </w:r>
    </w:p>
    <w:p w14:paraId="1F587DFD"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cstheme="minorHAnsi"/>
        </w:rPr>
        <w:t>Following the washout period, participants will arrive back to the Deakin University laboratory at 17:00 where methods will be replicated for the next three nights. An indwelling cannula will again be inserted for the first night only, with participants crossing over and receiving the other experimental supplement for the second intervention period.</w:t>
      </w:r>
    </w:p>
    <w:p w14:paraId="20E62376"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sidRPr="00E73E10">
        <w:rPr>
          <w:rFonts w:eastAsia="Times New Roman" w:cstheme="minorHAnsi"/>
          <w:b/>
          <w:bCs/>
          <w:i/>
          <w:iCs/>
        </w:rPr>
        <w:t>Female participant testing requirements</w:t>
      </w:r>
    </w:p>
    <w:p w14:paraId="37EB2376"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As </w:t>
      </w:r>
      <w:r w:rsidRPr="00E73E10">
        <w:rPr>
          <w:rFonts w:cstheme="minorHAnsi"/>
        </w:rPr>
        <w:t xml:space="preserve">natural variations of the menstrual cycle can affect sleep </w:t>
      </w:r>
      <w:r w:rsidRPr="00E73E10">
        <w:rPr>
          <w:rFonts w:cstheme="minorHAnsi"/>
        </w:rPr>
        <w:fldChar w:fldCharType="begin"/>
      </w:r>
      <w:r w:rsidRPr="00E73E10">
        <w:rPr>
          <w:rFonts w:cstheme="minorHAnsi"/>
        </w:rPr>
        <w:instrText xml:space="preserve"> ADDIN EN.CITE &lt;EndNote&gt;&lt;Cite&gt;&lt;Author&gt;Manber&lt;/Author&gt;&lt;Year&gt;1997&lt;/Year&gt;&lt;RecNum&gt;445&lt;/RecNum&gt;&lt;DisplayText&gt;(Manber and Bootzin, 1997, Baker and Lee, 2018)&lt;/DisplayText&gt;&lt;record&gt;&lt;rec-number&gt;445&lt;/rec-number&gt;&lt;foreign-keys&gt;&lt;key app="EN" db-id="sdxferreoft9s4exee6p0x27t9vfzddess0r" timestamp="1628956056"&gt;445&lt;/key&gt;&lt;/foreign-keys&gt;&lt;ref-type name="Journal Article"&gt;17&lt;/ref-type&gt;&lt;contributors&gt;&lt;authors&gt;&lt;author&gt;Manber, Rachel&lt;/author&gt;&lt;author&gt;Bootzin, Richard R.&lt;/author&gt;&lt;/authors&gt;&lt;/contributors&gt;&lt;titles&gt;&lt;title&gt;Sleep and the menstrual cycle&lt;/title&gt;&lt;secondary-title&gt;Health Psychology&lt;/secondary-title&gt;&lt;/titles&gt;&lt;periodical&gt;&lt;full-title&gt;Health Psychology&lt;/full-title&gt;&lt;/periodical&gt;&lt;pages&gt;209&lt;/pages&gt;&lt;volume&gt;16&lt;/volume&gt;&lt;number&gt;3&lt;/number&gt;&lt;dates&gt;&lt;year&gt;1997&lt;/year&gt;&lt;/dates&gt;&lt;publisher&gt;American Psychological Association&lt;/publisher&gt;&lt;isbn&gt;1930-7810&lt;/isbn&gt;&lt;urls&gt;&lt;/urls&gt;&lt;/record&gt;&lt;/Cite&gt;&lt;Cite&gt;&lt;Author&gt;Baker&lt;/Author&gt;&lt;Year&gt;2018&lt;/Year&gt;&lt;RecNum&gt;236&lt;/RecNum&gt;&lt;record&gt;&lt;rec-number&gt;236&lt;/rec-number&gt;&lt;foreign-keys&gt;&lt;key app="EN" db-id="sdxferreoft9s4exee6p0x27t9vfzddess0r" timestamp="1626092293"&gt;236&lt;/key&gt;&lt;/foreign-keys&gt;&lt;ref-type name="Journal Article"&gt;17&lt;/ref-type&gt;&lt;contributors&gt;&lt;authors&gt;&lt;author&gt;Baker, Fiona C.&lt;/author&gt;&lt;author&gt;Lee, Kathryn Aldrich&lt;/author&gt;&lt;/authors&gt;&lt;/contributors&gt;&lt;titles&gt;&lt;title&gt;Menstrual cycle effects on sleep&lt;/title&gt;&lt;secondary-title&gt;Sleep medicine clinics&lt;/secondary-title&gt;&lt;/titles&gt;&lt;periodical&gt;&lt;full-title&gt;Sleep medicine clinics&lt;/full-title&gt;&lt;/periodical&gt;&lt;pages&gt;283-294&lt;/pages&gt;&lt;volume&gt;13&lt;/volume&gt;&lt;number&gt;3&lt;/number&gt;&lt;dates&gt;&lt;year&gt;2018&lt;/year&gt;&lt;/dates&gt;&lt;publisher&gt;Elsevier&lt;/publisher&gt;&lt;isbn&gt;1556-407X&lt;/isbn&gt;&lt;urls&gt;&lt;/urls&gt;&lt;/record&gt;&lt;/Cite&gt;&lt;/EndNote&gt;</w:instrText>
      </w:r>
      <w:r w:rsidRPr="00E73E10">
        <w:rPr>
          <w:rFonts w:cstheme="minorHAnsi"/>
        </w:rPr>
        <w:fldChar w:fldCharType="separate"/>
      </w:r>
      <w:r w:rsidRPr="00E73E10">
        <w:rPr>
          <w:rFonts w:cstheme="minorHAnsi"/>
          <w:noProof/>
        </w:rPr>
        <w:t>(Manber and Bootzin, 1997, Baker and Lee, 2018)</w:t>
      </w:r>
      <w:r w:rsidRPr="00E73E10">
        <w:rPr>
          <w:rFonts w:cstheme="minorHAnsi"/>
        </w:rPr>
        <w:fldChar w:fldCharType="end"/>
      </w:r>
      <w:r w:rsidRPr="00E73E10">
        <w:rPr>
          <w:rFonts w:cstheme="minorHAnsi"/>
        </w:rPr>
        <w:t xml:space="preserve">, naturally menstruating females will complete both intervention periods during the early follicular phase, as this is when female sex hormone levels (i.e., oestradiol and progesterone) are low and stable </w:t>
      </w:r>
      <w:r w:rsidRPr="00E73E10">
        <w:rPr>
          <w:rFonts w:cstheme="minorHAnsi"/>
        </w:rPr>
        <w:fldChar w:fldCharType="begin"/>
      </w:r>
      <w:r w:rsidRPr="00E73E10">
        <w:rPr>
          <w:rFonts w:cstheme="minorHAnsi"/>
        </w:rPr>
        <w:instrText xml:space="preserve"> ADDIN EN.CITE &lt;EndNote&gt;&lt;Cite&gt;&lt;Author&gt;Knowles&lt;/Author&gt;&lt;Year&gt;2019&lt;/Year&gt;&lt;RecNum&gt;462&lt;/RecNum&gt;&lt;DisplayText&gt;(Knowles et al., 2019, Reed and Carr, 2015)&lt;/DisplayText&gt;&lt;record&gt;&lt;rec-number&gt;462&lt;/rec-number&gt;&lt;foreign-keys&gt;&lt;key app="EN" db-id="sdxferreoft9s4exee6p0x27t9vfzddess0r" timestamp="1629271791"&gt;462&lt;/key&gt;&lt;/foreign-keys&gt;&lt;ref-type name="Journal Article"&gt;17&lt;/ref-type&gt;&lt;contributors&gt;&lt;authors&gt;&lt;author&gt;Knowles, Olivia E.&lt;/author&gt;&lt;author&gt;Aisbett, Brad&lt;/author&gt;&lt;author&gt;Main, Luana C.&lt;/author&gt;&lt;author&gt;Drinkwater, Eric J.&lt;/author&gt;&lt;author&gt;Orellana, Liliana&lt;/author&gt;&lt;author&gt;Lamon, Séverine&lt;/author&gt;&lt;/authors&gt;&lt;/contributors&gt;&lt;titles&gt;&lt;title&gt;Resistance training and skeletal muscle protein metabolism in eumenorrheic females: Implications for researchers and practitioners&lt;/title&gt;&lt;secondary-title&gt;Sports Medicine&lt;/secondary-title&gt;&lt;/titles&gt;&lt;periodical&gt;&lt;full-title&gt;Sports Medicine&lt;/full-title&gt;&lt;/periodical&gt;&lt;pages&gt;1637-1650&lt;/pages&gt;&lt;volume&gt;49&lt;/volume&gt;&lt;number&gt;11&lt;/number&gt;&lt;dates&gt;&lt;year&gt;2019&lt;/year&gt;&lt;/dates&gt;&lt;publisher&gt;Springer&lt;/publisher&gt;&lt;isbn&gt;1179-2035&lt;/isbn&gt;&lt;urls&gt;&lt;/urls&gt;&lt;/record&gt;&lt;/Cite&gt;&lt;Cite&gt;&lt;Author&gt;Reed&lt;/Author&gt;&lt;Year&gt;2015&lt;/Year&gt;&lt;RecNum&gt;444&lt;/RecNum&gt;&lt;record&gt;&lt;rec-number&gt;444&lt;/rec-number&gt;&lt;foreign-keys&gt;&lt;key app="EN" db-id="sdxferreoft9s4exee6p0x27t9vfzddess0r" timestamp="1628954816"&gt;444&lt;/key&gt;&lt;/foreign-keys&gt;&lt;ref-type name="Journal Article"&gt;17&lt;/ref-type&gt;&lt;contributors&gt;&lt;authors&gt;&lt;author&gt;Reed, Beverly G.&lt;/author&gt;&lt;author&gt;Carr, Bruce R.&lt;/author&gt;&lt;/authors&gt;&lt;/contributors&gt;&lt;titles&gt;&lt;title&gt;The normal menstrual cycle and the control of ovulation&lt;/title&gt;&lt;/titles&gt;&lt;dates&gt;&lt;year&gt;2015&lt;/year&gt;&lt;/dates&gt;&lt;urls&gt;&lt;/urls&gt;&lt;/record&gt;&lt;/Cite&gt;&lt;/EndNote&gt;</w:instrText>
      </w:r>
      <w:r w:rsidRPr="00E73E10">
        <w:rPr>
          <w:rFonts w:cstheme="minorHAnsi"/>
        </w:rPr>
        <w:fldChar w:fldCharType="separate"/>
      </w:r>
      <w:r w:rsidRPr="00E73E10">
        <w:rPr>
          <w:rFonts w:cstheme="minorHAnsi"/>
          <w:noProof/>
        </w:rPr>
        <w:t>(Knowles et al., 2019, Reed and Carr, 2015)</w:t>
      </w:r>
      <w:r w:rsidRPr="00E73E10">
        <w:rPr>
          <w:rFonts w:cstheme="minorHAnsi"/>
        </w:rPr>
        <w:fldChar w:fldCharType="end"/>
      </w:r>
      <w:r w:rsidRPr="00E73E10">
        <w:rPr>
          <w:rFonts w:cstheme="minorHAnsi"/>
        </w:rPr>
        <w:t xml:space="preserve">. This phase will be determined via menses, and through menstrual cycle diaries. Also, as naturally menstruating females will have varied cycle lengths </w:t>
      </w:r>
      <w:r w:rsidRPr="00E73E10">
        <w:rPr>
          <w:rFonts w:cstheme="minorHAnsi"/>
        </w:rPr>
        <w:fldChar w:fldCharType="begin"/>
      </w:r>
      <w:r w:rsidRPr="00E73E10">
        <w:rPr>
          <w:rFonts w:cstheme="minorHAnsi"/>
        </w:rPr>
        <w:instrText xml:space="preserve"> ADDIN EN.CITE &lt;EndNote&gt;&lt;Cite&gt;&lt;Author&gt;Mihm&lt;/Author&gt;&lt;Year&gt;2011&lt;/Year&gt;&lt;RecNum&gt;463&lt;/RecNum&gt;&lt;DisplayText&gt;(Mihm et al., 2011)&lt;/DisplayText&gt;&lt;record&gt;&lt;rec-number&gt;463&lt;/rec-number&gt;&lt;foreign-keys&gt;&lt;key app="EN" db-id="sdxferreoft9s4exee6p0x27t9vfzddess0r" timestamp="1629290154"&gt;463&lt;/key&gt;&lt;/foreign-keys&gt;&lt;ref-type name="Journal Article"&gt;17&lt;/ref-type&gt;&lt;contributors&gt;&lt;authors&gt;&lt;author&gt;Mihm, M.&lt;/author&gt;&lt;author&gt;Gangooly, S.&lt;/author&gt;&lt;author&gt;Muttukrishna, S.&lt;/author&gt;&lt;/authors&gt;&lt;/contributors&gt;&lt;titles&gt;&lt;title&gt;The normal menstrual cycle in women&lt;/title&gt;&lt;secondary-title&gt;Animal reproduction science&lt;/secondary-title&gt;&lt;/titles&gt;&lt;periodical&gt;&lt;full-title&gt;Animal reproduction science&lt;/full-title&gt;&lt;/periodical&gt;&lt;pages&gt;229-236&lt;/pages&gt;&lt;volume&gt;124&lt;/volume&gt;&lt;number&gt;3-4&lt;/number&gt;&lt;dates&gt;&lt;year&gt;2011&lt;/year&gt;&lt;/dates&gt;&lt;publisher&gt;Elsevier&lt;/publisher&gt;&lt;isbn&gt;0378-4320&lt;/isbn&gt;&lt;urls&gt;&lt;/urls&gt;&lt;/record&gt;&lt;/Cite&gt;&lt;/EndNote&gt;</w:instrText>
      </w:r>
      <w:r w:rsidRPr="00E73E10">
        <w:rPr>
          <w:rFonts w:cstheme="minorHAnsi"/>
        </w:rPr>
        <w:fldChar w:fldCharType="separate"/>
      </w:r>
      <w:r w:rsidRPr="00E73E10">
        <w:rPr>
          <w:rFonts w:cstheme="minorHAnsi"/>
          <w:noProof/>
        </w:rPr>
        <w:t>(Mihm et al., 2011)</w:t>
      </w:r>
      <w:r w:rsidRPr="00E73E10">
        <w:rPr>
          <w:rFonts w:cstheme="minorHAnsi"/>
        </w:rPr>
        <w:fldChar w:fldCharType="end"/>
      </w:r>
      <w:r w:rsidRPr="00E73E10">
        <w:rPr>
          <w:rFonts w:cstheme="minorHAnsi"/>
        </w:rPr>
        <w:t>, the washout phase will be individually adjusted to ensure these females complete the next intervention period during the early follicular phase. Further, females using a monophasic contraceptive pill will complete the intervention phases during days 3-21 of their mapped cycle, with no testing to be completed during the inactive pill phase (days 22-28) and the first few days of active pill recommencement.</w:t>
      </w:r>
    </w:p>
    <w:p w14:paraId="4FC5AF31"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8.2 </w:t>
      </w:r>
      <w:r w:rsidR="00126B53">
        <w:rPr>
          <w:rFonts w:eastAsia="Times New Roman" w:cs="Times New Roman"/>
        </w:rPr>
        <w:t>The p</w:t>
      </w:r>
      <w:r w:rsidR="008B0427" w:rsidRPr="008B0427">
        <w:rPr>
          <w:rFonts w:eastAsia="Times New Roman" w:cs="Times New Roman"/>
        </w:rPr>
        <w:t>roject duration</w:t>
      </w:r>
    </w:p>
    <w:p w14:paraId="716A4DCD" w14:textId="05DD711C" w:rsidR="004441FE" w:rsidRPr="00E73E10" w:rsidRDefault="004441FE" w:rsidP="004441FE">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cstheme="minorHAnsi"/>
          <w:bCs/>
        </w:rPr>
        <w:t xml:space="preserve">This project is planned to be completed within two years, with recruitment to start in </w:t>
      </w:r>
      <w:r>
        <w:rPr>
          <w:rFonts w:cstheme="minorHAnsi"/>
          <w:bCs/>
        </w:rPr>
        <w:t xml:space="preserve">January </w:t>
      </w:r>
      <w:r w:rsidRPr="00E73E10">
        <w:rPr>
          <w:rFonts w:cstheme="minorHAnsi"/>
          <w:bCs/>
        </w:rPr>
        <w:t>202</w:t>
      </w:r>
      <w:r>
        <w:rPr>
          <w:rFonts w:cstheme="minorHAnsi"/>
          <w:bCs/>
        </w:rPr>
        <w:t>2</w:t>
      </w:r>
      <w:r w:rsidRPr="00E73E10">
        <w:rPr>
          <w:rFonts w:cstheme="minorHAnsi"/>
          <w:bCs/>
        </w:rPr>
        <w:t xml:space="preserve">. This timeline is inclusive of all aspects of the research project. </w:t>
      </w:r>
    </w:p>
    <w:p w14:paraId="15A37F55"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8.3 </w:t>
      </w:r>
      <w:r w:rsidR="00126B53">
        <w:rPr>
          <w:rFonts w:eastAsia="Times New Roman" w:cs="Times New Roman"/>
        </w:rPr>
        <w:t>Any p</w:t>
      </w:r>
      <w:r w:rsidR="008B0427" w:rsidRPr="008B0427">
        <w:rPr>
          <w:rFonts w:eastAsia="Times New Roman" w:cs="Times New Roman"/>
        </w:rPr>
        <w:t>articipant follow-up</w:t>
      </w:r>
    </w:p>
    <w:p w14:paraId="77116F88" w14:textId="77777777" w:rsidR="004441FE" w:rsidRPr="00E73E10" w:rsidRDefault="004441FE" w:rsidP="004441FE">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There is no planned follow up following cessation of the study.</w:t>
      </w:r>
    </w:p>
    <w:p w14:paraId="72F09E47" w14:textId="24EC68BD" w:rsidR="004441FE" w:rsidRPr="00E73E10" w:rsidRDefault="004441FE" w:rsidP="004441FE">
      <w:pPr>
        <w:pBdr>
          <w:top w:val="single" w:sz="4" w:space="1" w:color="auto"/>
          <w:left w:val="single" w:sz="4" w:space="4" w:color="auto"/>
          <w:bottom w:val="single" w:sz="4" w:space="1" w:color="auto"/>
          <w:right w:val="single" w:sz="4" w:space="4" w:color="auto"/>
        </w:pBdr>
        <w:spacing w:after="120" w:line="276" w:lineRule="auto"/>
        <w:rPr>
          <w:rFonts w:cstheme="minorHAnsi"/>
          <w:bCs/>
        </w:rPr>
      </w:pPr>
      <w:r>
        <w:rPr>
          <w:rFonts w:cstheme="minorHAnsi"/>
          <w:bCs/>
        </w:rPr>
        <w:t>P</w:t>
      </w:r>
      <w:r w:rsidRPr="00E73E10">
        <w:rPr>
          <w:rFonts w:cstheme="minorHAnsi"/>
          <w:bCs/>
        </w:rPr>
        <w:t xml:space="preserve">articipants </w:t>
      </w:r>
      <w:r>
        <w:rPr>
          <w:rFonts w:cstheme="minorHAnsi"/>
          <w:bCs/>
        </w:rPr>
        <w:t xml:space="preserve">can state their preference on the consent form (Appendix 12) if they wish to receive individual results and a summary of overall research after the study has been completed. Individuals that have selected this option, </w:t>
      </w:r>
      <w:r w:rsidRPr="00E73E10">
        <w:rPr>
          <w:rFonts w:cstheme="minorHAnsi"/>
          <w:bCs/>
        </w:rPr>
        <w:t xml:space="preserve">will be provided with individual booklets outlining their personal data on sleep outcomes, mood, </w:t>
      </w:r>
      <w:proofErr w:type="gramStart"/>
      <w:r w:rsidRPr="00E73E10">
        <w:rPr>
          <w:rFonts w:cstheme="minorHAnsi"/>
          <w:bCs/>
        </w:rPr>
        <w:t>cognition</w:t>
      </w:r>
      <w:proofErr w:type="gramEnd"/>
      <w:r w:rsidRPr="00E73E10">
        <w:rPr>
          <w:rFonts w:cstheme="minorHAnsi"/>
          <w:bCs/>
        </w:rPr>
        <w:t xml:space="preserve"> and biochemical results</w:t>
      </w:r>
      <w:r>
        <w:rPr>
          <w:rFonts w:cstheme="minorHAnsi"/>
          <w:bCs/>
        </w:rPr>
        <w:t xml:space="preserve"> via a nominated email address</w:t>
      </w:r>
      <w:r w:rsidRPr="00E73E10">
        <w:rPr>
          <w:rFonts w:cstheme="minorHAnsi"/>
          <w:bCs/>
        </w:rPr>
        <w:t>. Participants will be provided with a copy of the research report after publication</w:t>
      </w:r>
      <w:r w:rsidR="00210F69">
        <w:rPr>
          <w:rFonts w:cstheme="minorHAnsi"/>
          <w:bCs/>
        </w:rPr>
        <w:t xml:space="preserve"> if this option is selected on the consent form</w:t>
      </w:r>
      <w:r w:rsidRPr="00E73E10">
        <w:rPr>
          <w:rFonts w:cstheme="minorHAnsi"/>
          <w:bCs/>
        </w:rPr>
        <w:t>.</w:t>
      </w:r>
    </w:p>
    <w:p w14:paraId="2D535925" w14:textId="77777777" w:rsidR="00E16EE7" w:rsidRPr="008B0427" w:rsidRDefault="00E16EE7"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sz w:val="2"/>
          <w:szCs w:val="2"/>
        </w:rPr>
      </w:pPr>
    </w:p>
    <w:p w14:paraId="718FB422" w14:textId="5FB00068" w:rsidR="00E16EE7" w:rsidRDefault="00E16EE7" w:rsidP="00FD3BBE">
      <w:pPr>
        <w:spacing w:after="0" w:line="240" w:lineRule="auto"/>
        <w:rPr>
          <w:rFonts w:eastAsia="Times New Roman" w:cs="Times New Roman"/>
        </w:rPr>
      </w:pPr>
    </w:p>
    <w:p w14:paraId="7E0C89EB" w14:textId="77777777" w:rsidR="0049487E" w:rsidRPr="00C95CCE" w:rsidRDefault="0049487E" w:rsidP="00FD3BBE">
      <w:pPr>
        <w:spacing w:after="0" w:line="240" w:lineRule="auto"/>
        <w:rPr>
          <w:rFonts w:eastAsia="Times New Roman" w:cs="Times New Roman"/>
        </w:rPr>
      </w:pPr>
    </w:p>
    <w:p w14:paraId="30FE786F" w14:textId="77777777" w:rsidR="00126B53" w:rsidRPr="00C95CCE"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b/>
        </w:rPr>
        <w:t xml:space="preserve">9. </w:t>
      </w:r>
      <w:r w:rsidR="008B0427" w:rsidRPr="008B0427">
        <w:rPr>
          <w:rFonts w:eastAsia="Times New Roman" w:cs="Times New Roman"/>
          <w:b/>
        </w:rPr>
        <w:t xml:space="preserve">Data Collection/Gathering: </w:t>
      </w:r>
    </w:p>
    <w:p w14:paraId="2D5F0C5F" w14:textId="1058117F" w:rsidR="008B0427"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9.1 </w:t>
      </w:r>
      <w:r w:rsidR="008B0427" w:rsidRPr="008B0427">
        <w:rPr>
          <w:rFonts w:eastAsia="Times New Roman" w:cs="Times New Roman"/>
        </w:rPr>
        <w:t xml:space="preserve">What information are you going to collect/gather? (as required in addition to that outlined in the HREA) </w:t>
      </w:r>
    </w:p>
    <w:p w14:paraId="1DA3E9E3" w14:textId="6065FB52" w:rsidR="00276D96" w:rsidRDefault="00276D96"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Please note that prior to the recruitment of the first participant, this clinical trial is to be registered within the ANZCTR.</w:t>
      </w:r>
    </w:p>
    <w:p w14:paraId="7ED17B15" w14:textId="2E2A8089" w:rsidR="007E60F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Pr>
          <w:rFonts w:eastAsia="Times New Roman" w:cstheme="minorHAnsi"/>
          <w:b/>
          <w:bCs/>
          <w:i/>
          <w:iCs/>
        </w:rPr>
        <w:t>Personal information</w:t>
      </w:r>
    </w:p>
    <w:p w14:paraId="2F91D71F" w14:textId="43EBB097" w:rsidR="007E60F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Pr>
          <w:rFonts w:eastAsia="Times New Roman" w:cstheme="minorHAnsi"/>
        </w:rPr>
        <w:lastRenderedPageBreak/>
        <w:t>- Name</w:t>
      </w:r>
    </w:p>
    <w:p w14:paraId="56888D43" w14:textId="0587DD33" w:rsidR="007E60F0" w:rsidRPr="007E60F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Pr>
          <w:rFonts w:eastAsia="Times New Roman" w:cstheme="minorHAnsi"/>
        </w:rPr>
        <w:t>- Email address (to be sent electronic PLS, and if selected, individual results post-study)</w:t>
      </w:r>
    </w:p>
    <w:p w14:paraId="058862A9" w14:textId="456BE04C" w:rsidR="007E60F0" w:rsidRPr="00E73E1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sidRPr="00E73E10">
        <w:rPr>
          <w:rFonts w:eastAsia="Times New Roman" w:cstheme="minorHAnsi"/>
          <w:b/>
          <w:bCs/>
          <w:i/>
          <w:iCs/>
        </w:rPr>
        <w:t>Baseline measures</w:t>
      </w:r>
    </w:p>
    <w:p w14:paraId="5C3DA7D6" w14:textId="77777777" w:rsidR="007E60F0" w:rsidRPr="00E73E10" w:rsidRDefault="007E60F0" w:rsidP="007E60F0">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Participant physical and clinical characteristics (age, height, mass, chronotype, sleep difficulty score)</w:t>
      </w:r>
    </w:p>
    <w:p w14:paraId="445CB0A8" w14:textId="77777777" w:rsidR="007E60F0" w:rsidRPr="00E73E10" w:rsidRDefault="007E60F0" w:rsidP="007E60F0">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xml:space="preserve">- Habitual sleep, </w:t>
      </w:r>
      <w:proofErr w:type="gramStart"/>
      <w:r w:rsidRPr="00E73E10">
        <w:rPr>
          <w:rFonts w:cstheme="minorHAnsi"/>
          <w:bCs/>
        </w:rPr>
        <w:t>diet</w:t>
      </w:r>
      <w:proofErr w:type="gramEnd"/>
      <w:r w:rsidRPr="00E73E10">
        <w:rPr>
          <w:rFonts w:cstheme="minorHAnsi"/>
          <w:bCs/>
        </w:rPr>
        <w:t xml:space="preserve"> and training patterns prior to the intervention</w:t>
      </w:r>
    </w:p>
    <w:p w14:paraId="32F1F6CC" w14:textId="77777777" w:rsidR="007E60F0" w:rsidRPr="00E73E1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sidRPr="00E73E10">
        <w:rPr>
          <w:rFonts w:eastAsia="Times New Roman" w:cstheme="minorHAnsi"/>
          <w:b/>
          <w:bCs/>
          <w:i/>
          <w:iCs/>
        </w:rPr>
        <w:t>Outcome measures</w:t>
      </w:r>
    </w:p>
    <w:p w14:paraId="0795BAD1" w14:textId="77777777" w:rsidR="007E60F0" w:rsidRPr="00E73E1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Sleep outcomes (including total sleep time, sleep onset latency, sleep efficiency, wake after sleep onset, sleep architecture, subjective sleep quality, and sleepiness)</w:t>
      </w:r>
    </w:p>
    <w:p w14:paraId="162C9B13" w14:textId="48DE62C3" w:rsidR="007E60F0" w:rsidRPr="00E73E1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Mood score</w:t>
      </w:r>
      <w:r w:rsidR="0071712C">
        <w:rPr>
          <w:rFonts w:eastAsia="Times New Roman" w:cstheme="minorHAnsi"/>
        </w:rPr>
        <w:t xml:space="preserve"> (as per the BRUMS scale in the evening and morning)</w:t>
      </w:r>
    </w:p>
    <w:p w14:paraId="4845F5C1" w14:textId="53DA1BD7" w:rsidR="007E60F0" w:rsidRPr="00E73E1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Stress and Recovery</w:t>
      </w:r>
      <w:r w:rsidR="0071712C">
        <w:rPr>
          <w:rFonts w:eastAsia="Times New Roman" w:cstheme="minorHAnsi"/>
        </w:rPr>
        <w:t xml:space="preserve"> (as per the SRSS completed in the evening and morning)</w:t>
      </w:r>
    </w:p>
    <w:p w14:paraId="3EF1BC63" w14:textId="56FA9E7E" w:rsidR="007E60F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rPr>
      </w:pPr>
      <w:r w:rsidRPr="00E73E10">
        <w:rPr>
          <w:rFonts w:eastAsia="Times New Roman" w:cstheme="minorHAnsi"/>
        </w:rPr>
        <w:t>- Cognitive performance</w:t>
      </w:r>
      <w:r w:rsidR="0071712C">
        <w:rPr>
          <w:rFonts w:eastAsia="Times New Roman" w:cstheme="minorHAnsi"/>
        </w:rPr>
        <w:t xml:space="preserve"> (as performed within the Joggle Research app, including calculated scores of the </w:t>
      </w:r>
      <w:r w:rsidR="0071712C" w:rsidRPr="0071712C">
        <w:rPr>
          <w:rFonts w:eastAsia="Times New Roman"/>
        </w:rPr>
        <w:t>motor praxis task, line orientation task, digital symbol substitution task, and the psychomotor vigilance test</w:t>
      </w:r>
      <w:r w:rsidR="0071712C">
        <w:rPr>
          <w:rFonts w:eastAsia="Times New Roman"/>
        </w:rPr>
        <w:t>)</w:t>
      </w:r>
    </w:p>
    <w:p w14:paraId="679F2009" w14:textId="46F32A70" w:rsidR="0071712C" w:rsidRPr="0071712C" w:rsidRDefault="0071712C"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Biochemical measures (plasma amino acids and plasma melatonin)</w:t>
      </w:r>
    </w:p>
    <w:p w14:paraId="3996022F" w14:textId="03640792" w:rsidR="0071712C" w:rsidRPr="00E73E10" w:rsidRDefault="0071712C" w:rsidP="0071712C">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Pr>
          <w:rFonts w:eastAsia="Times New Roman" w:cstheme="minorHAnsi"/>
          <w:b/>
          <w:bCs/>
          <w:i/>
          <w:iCs/>
        </w:rPr>
        <w:t>Data Collection</w:t>
      </w:r>
    </w:p>
    <w:p w14:paraId="5C3C0712" w14:textId="79AFF768" w:rsidR="0071712C" w:rsidRDefault="0071712C"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rPr>
      </w:pPr>
      <w:r>
        <w:rPr>
          <w:rFonts w:eastAsia="Times New Roman"/>
        </w:rPr>
        <w:t>- Blood samples across five timepoints on two separate occasions to be collected</w:t>
      </w:r>
    </w:p>
    <w:p w14:paraId="6EB3401F" w14:textId="20312BD1" w:rsidR="0071712C" w:rsidRPr="00E73E10" w:rsidRDefault="0071712C"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Pr>
          <w:rFonts w:eastAsia="Times New Roman"/>
        </w:rPr>
        <w:t xml:space="preserve">- Menstrual cycle </w:t>
      </w:r>
      <w:r w:rsidR="00A3564E">
        <w:rPr>
          <w:rFonts w:eastAsia="Times New Roman"/>
        </w:rPr>
        <w:t>information (questionnaire, diary – to inform eligibility and timing of participation within the trial)</w:t>
      </w:r>
    </w:p>
    <w:p w14:paraId="38195F39"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9.2 </w:t>
      </w:r>
      <w:r w:rsidR="008B0427" w:rsidRPr="008B0427">
        <w:rPr>
          <w:rFonts w:eastAsia="Times New Roman" w:cs="Times New Roman"/>
        </w:rPr>
        <w:t>Data collection/gathering techniques: How will you collect/gather the information?</w:t>
      </w:r>
    </w:p>
    <w:p w14:paraId="336140B1" w14:textId="77777777"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sidRPr="00E73E10">
        <w:rPr>
          <w:rFonts w:eastAsia="Times New Roman" w:cstheme="minorHAnsi"/>
          <w:b/>
          <w:bCs/>
          <w:i/>
          <w:iCs/>
        </w:rPr>
        <w:t>Baseline measures</w:t>
      </w:r>
    </w:p>
    <w:p w14:paraId="34FB94FA" w14:textId="77777777"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Anthropometry – Height will be measured using a stadiometer and mass by standard scales. A level 1 ISAK-accredited technician will perform these measures. </w:t>
      </w:r>
    </w:p>
    <w:p w14:paraId="328F0A05" w14:textId="77777777"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Participant characteristics – age, medication use, alcohol and caffeine consumption will be collected at baseline using a simple questionnaire. Participant chronotype will be collected through the Morning-</w:t>
      </w:r>
      <w:proofErr w:type="spellStart"/>
      <w:r w:rsidRPr="00E73E10">
        <w:rPr>
          <w:rFonts w:eastAsia="Times New Roman" w:cstheme="minorHAnsi"/>
        </w:rPr>
        <w:t>Eveningness</w:t>
      </w:r>
      <w:proofErr w:type="spellEnd"/>
      <w:r w:rsidRPr="00E73E10">
        <w:rPr>
          <w:rFonts w:eastAsia="Times New Roman" w:cstheme="minorHAnsi"/>
        </w:rPr>
        <w:t xml:space="preserve"> Questionnaire (Appendix 4).</w:t>
      </w:r>
    </w:p>
    <w:p w14:paraId="34803B6F" w14:textId="77777777"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Sleep difficulty – Participants will be screened using the Athlete Sleep Screening Questionnaire to determine sleep difficulty score, and sleep onset latency data (Appendix 1). The Pittsburgh Sleep Quality Index (Appendix 2) will also be completed, which explores factors relating to quality of sleep.</w:t>
      </w:r>
    </w:p>
    <w:p w14:paraId="3674CE18" w14:textId="77777777"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Diet – Participants will complete 5-day food records using the Easy Diet Diary smartphone app, with participants to also upload photos of their meals to improve accuracy for later quantification. An accredited sports dietitian will then quantify these food record through </w:t>
      </w:r>
      <w:proofErr w:type="spellStart"/>
      <w:r w:rsidRPr="00E73E10">
        <w:rPr>
          <w:rFonts w:eastAsia="Times New Roman" w:cstheme="minorHAnsi"/>
        </w:rPr>
        <w:t>Foodworks</w:t>
      </w:r>
      <w:proofErr w:type="spellEnd"/>
      <w:r w:rsidRPr="00E73E10">
        <w:rPr>
          <w:rFonts w:eastAsia="Times New Roman" w:cstheme="minorHAnsi"/>
        </w:rPr>
        <w:t xml:space="preserve"> software.</w:t>
      </w:r>
    </w:p>
    <w:p w14:paraId="3A132E1C" w14:textId="3BD8ACE0"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Training – Participants will record all training sessions throughout the study (exercise duration (mins), type and </w:t>
      </w:r>
      <w:r>
        <w:rPr>
          <w:rFonts w:eastAsia="Times New Roman" w:cstheme="minorHAnsi"/>
        </w:rPr>
        <w:t>rating of perceived exertion</w:t>
      </w:r>
      <w:r w:rsidRPr="00E73E10">
        <w:rPr>
          <w:rFonts w:eastAsia="Times New Roman" w:cstheme="minorHAnsi"/>
        </w:rPr>
        <w:t xml:space="preserve"> (1-10 scale)), with a 5-day training diary collected at baseline (Appendix 10).</w:t>
      </w:r>
      <w:r w:rsidR="00922228">
        <w:rPr>
          <w:rFonts w:eastAsia="Times New Roman" w:cstheme="minorHAnsi"/>
        </w:rPr>
        <w:t xml:space="preserve"> Physical activity output will be derived from the actigraph device</w:t>
      </w:r>
      <w:r w:rsidR="00F96947">
        <w:rPr>
          <w:rFonts w:eastAsia="Times New Roman" w:cstheme="minorHAnsi"/>
        </w:rPr>
        <w:t>.</w:t>
      </w:r>
    </w:p>
    <w:p w14:paraId="0CDCB547" w14:textId="77777777"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Female menstrual cycle – </w:t>
      </w:r>
      <w:r w:rsidRPr="00E73E10">
        <w:rPr>
          <w:rFonts w:cstheme="minorHAnsi"/>
        </w:rPr>
        <w:t xml:space="preserve">Females will be required to be either naturally menstruating or taking an oral contraceptive, with a menstrual cycle questionnaire to be completed to determine this </w:t>
      </w:r>
      <w:r w:rsidRPr="00E73E10">
        <w:rPr>
          <w:rFonts w:cstheme="minorHAnsi"/>
        </w:rPr>
        <w:lastRenderedPageBreak/>
        <w:t>(Appendix 2). To determine menstrual phase, female participant’s m</w:t>
      </w:r>
      <w:r w:rsidRPr="00E73E10">
        <w:rPr>
          <w:rFonts w:eastAsia="Times New Roman" w:cstheme="minorHAnsi"/>
        </w:rPr>
        <w:t xml:space="preserve">enstrual cycle will be recorded in a diary for two months prior to the study, throughout the study, and one-month post in a diary (Appendix 3). </w:t>
      </w:r>
    </w:p>
    <w:p w14:paraId="0A2314C0" w14:textId="77777777"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sidRPr="00E73E10">
        <w:rPr>
          <w:rFonts w:eastAsia="Times New Roman" w:cstheme="minorHAnsi"/>
          <w:b/>
          <w:bCs/>
          <w:i/>
          <w:iCs/>
        </w:rPr>
        <w:t>Outcome measures</w:t>
      </w:r>
    </w:p>
    <w:p w14:paraId="7EDFC6D0" w14:textId="36CC434D"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Sleep data – collected via the DREEM headband (portable EEG) for the intervention period, and actigraphy (</w:t>
      </w:r>
      <w:proofErr w:type="spellStart"/>
      <w:r w:rsidRPr="00E73E10">
        <w:rPr>
          <w:rFonts w:cstheme="minorHAnsi"/>
          <w:bCs/>
        </w:rPr>
        <w:t>Actical</w:t>
      </w:r>
      <w:proofErr w:type="spellEnd"/>
      <w:r w:rsidRPr="00E73E10">
        <w:rPr>
          <w:rFonts w:cstheme="minorHAnsi"/>
          <w:bCs/>
        </w:rPr>
        <w:t xml:space="preserve"> monitor) </w:t>
      </w:r>
      <w:r w:rsidR="00EB4F46">
        <w:rPr>
          <w:rFonts w:cstheme="minorHAnsi"/>
          <w:bCs/>
        </w:rPr>
        <w:t>device for the entire study</w:t>
      </w:r>
      <w:r w:rsidRPr="00E73E10">
        <w:rPr>
          <w:rFonts w:cstheme="minorHAnsi"/>
          <w:bCs/>
        </w:rPr>
        <w:t xml:space="preserve"> period. </w:t>
      </w:r>
      <w:r w:rsidR="00C81EB2">
        <w:rPr>
          <w:rFonts w:cstheme="minorHAnsi"/>
          <w:bCs/>
        </w:rPr>
        <w:t xml:space="preserve">The </w:t>
      </w:r>
      <w:proofErr w:type="spellStart"/>
      <w:r w:rsidR="00C81EB2">
        <w:rPr>
          <w:rFonts w:cstheme="minorHAnsi"/>
          <w:bCs/>
        </w:rPr>
        <w:t>Actical</w:t>
      </w:r>
      <w:proofErr w:type="spellEnd"/>
      <w:r w:rsidR="00C81EB2">
        <w:rPr>
          <w:rFonts w:cstheme="minorHAnsi"/>
          <w:bCs/>
        </w:rPr>
        <w:t xml:space="preserve"> monitor measures sleep/wake behaviours through accelerometry detected movement. </w:t>
      </w:r>
      <w:r w:rsidRPr="00E73E10">
        <w:rPr>
          <w:rFonts w:cstheme="minorHAnsi"/>
          <w:bCs/>
        </w:rPr>
        <w:t xml:space="preserve">Measures to be extracted from each objective sleep tool include total sleep time (hrs), sleep onset latency (mins), sleep efficiency (%), wake after sleep onset (mins). Sleep architecture data </w:t>
      </w:r>
      <w:r w:rsidR="00C81EB2">
        <w:rPr>
          <w:rFonts w:cstheme="minorHAnsi"/>
          <w:bCs/>
        </w:rPr>
        <w:t xml:space="preserve">(sleep stage duration (min, %) and REM latency (min) </w:t>
      </w:r>
      <w:r w:rsidRPr="00E73E10">
        <w:rPr>
          <w:rFonts w:cstheme="minorHAnsi"/>
          <w:bCs/>
        </w:rPr>
        <w:t>will be extracted only from the DREEM device.</w:t>
      </w:r>
    </w:p>
    <w:p w14:paraId="69DB1B30" w14:textId="77777777"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xml:space="preserve">Additional subjective data will be collected using the consensus sleep diary – core </w:t>
      </w:r>
      <w:r w:rsidRPr="00E73E10">
        <w:rPr>
          <w:rFonts w:eastAsia="Times New Roman" w:cstheme="minorHAnsi"/>
        </w:rPr>
        <w:t>(Appendix 9)</w:t>
      </w:r>
      <w:r w:rsidRPr="00E73E10">
        <w:rPr>
          <w:rFonts w:cstheme="minorHAnsi"/>
          <w:bCs/>
        </w:rPr>
        <w:t>, which provides data related to sleep/wake times, sleep latency (mins), awakenings (n), and sleep quality (1-5 scale, i.e., 1 = very poor, 5 = very good). Subjective sleepiness data is to be collected via the 9-point Karolinska Sleepiness Scale (i.e., 1 = extremely alert, 9 = very sleepy, great effort to keep awake, fighting sleep)</w:t>
      </w:r>
      <w:r w:rsidRPr="00E73E10">
        <w:rPr>
          <w:rFonts w:eastAsia="Times New Roman" w:cstheme="minorHAnsi"/>
        </w:rPr>
        <w:t xml:space="preserve"> (Appendix 6)</w:t>
      </w:r>
      <w:r w:rsidRPr="00E73E10">
        <w:rPr>
          <w:rFonts w:cstheme="minorHAnsi"/>
          <w:bCs/>
        </w:rPr>
        <w:t>.</w:t>
      </w:r>
    </w:p>
    <w:p w14:paraId="15AEE392" w14:textId="77777777"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cstheme="minorHAnsi"/>
          <w:bCs/>
        </w:rPr>
        <w:t xml:space="preserve">Mood – Mood scores will be collected via the Brunel Mood Scale </w:t>
      </w:r>
      <w:r w:rsidRPr="00E73E10">
        <w:rPr>
          <w:rFonts w:eastAsia="Times New Roman" w:cstheme="minorHAnsi"/>
        </w:rPr>
        <w:t>(Appendix 7), which divides mood into six dimensions including anger, confusion, depression, fatigue, tension, and vigour.</w:t>
      </w:r>
    </w:p>
    <w:p w14:paraId="715D176D" w14:textId="77777777"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eastAsia="Times New Roman" w:cstheme="minorHAnsi"/>
        </w:rPr>
        <w:t>Stress and Recovery – Scores will be assessed via the Short Recovery Stress Scale (Appendix 8), which through 8-items, assesses recovery and stress across physical, mental, emotional, and overall domains in real-time.</w:t>
      </w:r>
    </w:p>
    <w:p w14:paraId="1B58A411" w14:textId="337BF226"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Cognition – Numerous cognitive domains will be assessed via the tablet-based application Joggle Research. The battery of tests will be completed on a tablet device, and includes the motor praxis task, line orientation task, digital symbol substitution task, and the psychomotor vigilance test.</w:t>
      </w:r>
      <w:r w:rsidR="00543947">
        <w:rPr>
          <w:rFonts w:cstheme="minorHAnsi"/>
          <w:bCs/>
        </w:rPr>
        <w:t xml:space="preserve"> These simple touch screen-based tasks will measure performance across multiple cognitive domains, including reaction time, spatial orientation, visual tracking, and vigilance.</w:t>
      </w:r>
    </w:p>
    <w:p w14:paraId="329AD035" w14:textId="77777777"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Biochemical measures – Blood samples will be collected by a researcher with phlebotomy training across five-timepoints on the first day of each intervention period. Plasma amino acid analysis will then be completed at Deakin University through liquid chromatography triple-quadrupole mass-spectrometry. Plasma melatonin will be assessed through enzyme-linked immunosorbent assay according to manufacturer’s instructions.</w:t>
      </w:r>
    </w:p>
    <w:p w14:paraId="44F92C9D"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9.3 </w:t>
      </w:r>
      <w:r w:rsidR="008B0427" w:rsidRPr="008B0427">
        <w:rPr>
          <w:rFonts w:eastAsia="Times New Roman" w:cs="Times New Roman"/>
        </w:rPr>
        <w:t>Impact of and response to participant withdrawal</w:t>
      </w:r>
    </w:p>
    <w:p w14:paraId="237CF3F9" w14:textId="77777777" w:rsidR="00E626E4" w:rsidRPr="00E73E10" w:rsidRDefault="00E626E4" w:rsidP="00E626E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Participants will be informed about their right to withdraw from the study at any time, which will not jeopardise their relationship with the research team or Deakin University.</w:t>
      </w:r>
    </w:p>
    <w:p w14:paraId="0BA850C8" w14:textId="6B2010DF" w:rsidR="00E626E4" w:rsidRPr="00E73E10" w:rsidRDefault="00E626E4" w:rsidP="00E626E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Data collected from a participant selecting to withdraw from the study will only be destroyed if this is requested</w:t>
      </w:r>
      <w:r w:rsidR="00E27E22">
        <w:rPr>
          <w:rFonts w:eastAsia="Times New Roman" w:cstheme="minorHAnsi"/>
        </w:rPr>
        <w:t xml:space="preserve"> (optional tick box on the withdrawal of consent form)</w:t>
      </w:r>
      <w:r w:rsidRPr="00E73E10">
        <w:rPr>
          <w:rFonts w:eastAsia="Times New Roman" w:cstheme="minorHAnsi"/>
        </w:rPr>
        <w:t>, otherwise all collected data will be retained for research integrity purposes.</w:t>
      </w:r>
    </w:p>
    <w:p w14:paraId="532FBA68" w14:textId="77777777" w:rsidR="00E626E4" w:rsidRPr="00E73E10" w:rsidRDefault="00E626E4" w:rsidP="00E626E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Forms will be returned to a member of the research team, who will review the withdrawal form and store this within a locked filing cabinet.</w:t>
      </w:r>
    </w:p>
    <w:p w14:paraId="690F18FF" w14:textId="77777777" w:rsidR="00E626E4" w:rsidRPr="00E73E10" w:rsidRDefault="00E626E4" w:rsidP="00E626E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cstheme="minorHAnsi"/>
          <w:bCs/>
        </w:rPr>
        <w:t xml:space="preserve">If the number of participants that withdraw themselves from the study impacts the sample size required (n=18) then recruitment will continue </w:t>
      </w:r>
      <w:proofErr w:type="gramStart"/>
      <w:r w:rsidRPr="00E73E10">
        <w:rPr>
          <w:rFonts w:cstheme="minorHAnsi"/>
          <w:bCs/>
        </w:rPr>
        <w:t>in order to</w:t>
      </w:r>
      <w:proofErr w:type="gramEnd"/>
      <w:r w:rsidRPr="00E73E10">
        <w:rPr>
          <w:rFonts w:cstheme="minorHAnsi"/>
          <w:bCs/>
        </w:rPr>
        <w:t xml:space="preserve"> reach this sample size.</w:t>
      </w:r>
    </w:p>
    <w:p w14:paraId="4BE21048" w14:textId="77777777" w:rsidR="00E16EE7" w:rsidRPr="008B0427" w:rsidRDefault="00E16EE7"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sz w:val="2"/>
          <w:szCs w:val="2"/>
        </w:rPr>
      </w:pPr>
    </w:p>
    <w:p w14:paraId="3A978AD9" w14:textId="77777777" w:rsidR="00E16EE7" w:rsidRPr="00C95CCE" w:rsidRDefault="00E16EE7" w:rsidP="00FD3BBE">
      <w:pPr>
        <w:spacing w:after="0" w:line="240" w:lineRule="auto"/>
        <w:rPr>
          <w:rFonts w:eastAsia="Times New Roman" w:cs="Times New Roman"/>
        </w:rPr>
      </w:pPr>
    </w:p>
    <w:p w14:paraId="62B687DD" w14:textId="77777777" w:rsidR="00126B53"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b/>
        </w:rPr>
        <w:t xml:space="preserve">10. </w:t>
      </w:r>
      <w:r w:rsidR="008B0427" w:rsidRPr="008B0427">
        <w:rPr>
          <w:rFonts w:eastAsia="Times New Roman" w:cs="Times New Roman"/>
          <w:b/>
        </w:rPr>
        <w:t xml:space="preserve">Data Management: </w:t>
      </w:r>
    </w:p>
    <w:p w14:paraId="0F870BBF" w14:textId="77777777" w:rsidR="008B0427"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0.1 </w:t>
      </w:r>
      <w:r w:rsidR="008B0427" w:rsidRPr="008B0427">
        <w:rPr>
          <w:rFonts w:eastAsia="Times New Roman" w:cs="Times New Roman"/>
        </w:rPr>
        <w:t>How will you store, provide access to, disclose, use/re-use, transfer, destroy or archive the information that you collect/gather? (as required in addition to that outlined in the HREA)</w:t>
      </w:r>
    </w:p>
    <w:p w14:paraId="736E6C41" w14:textId="4F3B00E3" w:rsidR="00E9632D" w:rsidRPr="00E73E10" w:rsidRDefault="00E9632D" w:rsidP="00E9632D">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xml:space="preserve">Digital and hard copies of data will be collected throughout this research. Digital data will be stored </w:t>
      </w:r>
      <w:r w:rsidR="00031534">
        <w:rPr>
          <w:rFonts w:cstheme="minorHAnsi"/>
          <w:bCs/>
        </w:rPr>
        <w:t xml:space="preserve">using the software sharing program ‘Syncplicity’, which is a secure program that is regularly backed up. Only the research team listed will have access to this data. </w:t>
      </w:r>
      <w:r w:rsidRPr="00E73E10">
        <w:rPr>
          <w:rFonts w:cstheme="minorHAnsi"/>
          <w:bCs/>
        </w:rPr>
        <w:t>Physical copies of data will be stored in a private lockable filing cabinet in an area of the Deakin University campus that requires security clearance to access.</w:t>
      </w:r>
    </w:p>
    <w:p w14:paraId="6E3BF0BF" w14:textId="259DF2B0" w:rsidR="00E9632D" w:rsidRDefault="00E9632D" w:rsidP="00E9632D">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xml:space="preserve">Each participant will be allocated a unique study ID code. These ID codes will be linked to the participant names and stored within a spreadsheet. This spreadsheet linking participants to an ID code will be stored on </w:t>
      </w:r>
      <w:r w:rsidR="00854163">
        <w:rPr>
          <w:rFonts w:cstheme="minorHAnsi"/>
          <w:bCs/>
        </w:rPr>
        <w:t xml:space="preserve">this same network drive, </w:t>
      </w:r>
      <w:r w:rsidRPr="00E73E10">
        <w:rPr>
          <w:rFonts w:cstheme="minorHAnsi"/>
          <w:bCs/>
        </w:rPr>
        <w:t>which will only be accessible to the research team.</w:t>
      </w:r>
    </w:p>
    <w:p w14:paraId="4B4EBA47" w14:textId="5E816383" w:rsidR="00031534" w:rsidRPr="00E73E10" w:rsidRDefault="00031534" w:rsidP="00E9632D">
      <w:pPr>
        <w:pBdr>
          <w:top w:val="single" w:sz="4" w:space="1" w:color="auto"/>
          <w:left w:val="single" w:sz="4" w:space="4" w:color="auto"/>
          <w:bottom w:val="single" w:sz="4" w:space="1" w:color="auto"/>
          <w:right w:val="single" w:sz="4" w:space="4" w:color="auto"/>
        </w:pBdr>
        <w:spacing w:after="120" w:line="276" w:lineRule="auto"/>
        <w:rPr>
          <w:rFonts w:cstheme="minorHAnsi"/>
          <w:bCs/>
        </w:rPr>
      </w:pPr>
      <w:r>
        <w:rPr>
          <w:rFonts w:cstheme="minorHAnsi"/>
          <w:bCs/>
        </w:rPr>
        <w:t xml:space="preserve">During the study, blood samples will be stored in </w:t>
      </w:r>
      <w:proofErr w:type="gramStart"/>
      <w:r>
        <w:rPr>
          <w:rFonts w:cstheme="minorHAnsi"/>
          <w:bCs/>
        </w:rPr>
        <w:t>-80 degree</w:t>
      </w:r>
      <w:proofErr w:type="gramEnd"/>
      <w:r>
        <w:rPr>
          <w:rFonts w:cstheme="minorHAnsi"/>
          <w:bCs/>
        </w:rPr>
        <w:t xml:space="preserve"> Celsius freezers in the level 2 analytical laboratories of building J at the Burwood campus. These laboratories are limited to swipe access only.</w:t>
      </w:r>
    </w:p>
    <w:p w14:paraId="0C8FC866" w14:textId="38F4F76D" w:rsidR="00E9632D" w:rsidRPr="00E73E10" w:rsidRDefault="00E9632D" w:rsidP="00E9632D">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Collected data will be archived and stored for a period of 1</w:t>
      </w:r>
      <w:r w:rsidR="00854163">
        <w:rPr>
          <w:rFonts w:cstheme="minorHAnsi"/>
          <w:bCs/>
        </w:rPr>
        <w:t>5</w:t>
      </w:r>
      <w:r w:rsidRPr="00E73E10">
        <w:rPr>
          <w:rFonts w:cstheme="minorHAnsi"/>
          <w:bCs/>
        </w:rPr>
        <w:t xml:space="preserve"> years following publication of results from this study. Following this 1</w:t>
      </w:r>
      <w:r w:rsidR="00854163">
        <w:rPr>
          <w:rFonts w:cstheme="minorHAnsi"/>
          <w:bCs/>
        </w:rPr>
        <w:t>5</w:t>
      </w:r>
      <w:r w:rsidRPr="00E73E10">
        <w:rPr>
          <w:rFonts w:cstheme="minorHAnsi"/>
          <w:bCs/>
        </w:rPr>
        <w:t xml:space="preserve">-year period, data will be destroyed. All sensitive data contained as a physical copy will be shredded, any electronic data </w:t>
      </w:r>
      <w:r w:rsidR="00031534">
        <w:rPr>
          <w:rFonts w:cstheme="minorHAnsi"/>
          <w:bCs/>
        </w:rPr>
        <w:t>will</w:t>
      </w:r>
      <w:r w:rsidRPr="00E73E10">
        <w:rPr>
          <w:rFonts w:cstheme="minorHAnsi"/>
          <w:bCs/>
        </w:rPr>
        <w:t xml:space="preserve"> be permanently deleted</w:t>
      </w:r>
      <w:r w:rsidR="00031534">
        <w:rPr>
          <w:rFonts w:cstheme="minorHAnsi"/>
          <w:bCs/>
        </w:rPr>
        <w:t>, and blood samples will be destroyed</w:t>
      </w:r>
      <w:r w:rsidRPr="00E73E10">
        <w:rPr>
          <w:rFonts w:cstheme="minorHAnsi"/>
          <w:bCs/>
        </w:rPr>
        <w:t>.</w:t>
      </w:r>
    </w:p>
    <w:p w14:paraId="32A6326D" w14:textId="77777777" w:rsidR="009D67E2" w:rsidRDefault="009D67E2" w:rsidP="00E16EE7">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rPr>
      </w:pPr>
      <w:r>
        <w:rPr>
          <w:rFonts w:ascii="Calibri" w:hAnsi="Calibri" w:cs="Arial"/>
          <w:bCs/>
        </w:rPr>
        <w:t xml:space="preserve">Include a data management plan in accordance with National Statement </w:t>
      </w:r>
      <w:hyperlink r:id="rId16" w:anchor="toc__438" w:history="1">
        <w:r w:rsidRPr="009D67E2">
          <w:rPr>
            <w:rStyle w:val="Hyperlink"/>
            <w:rFonts w:ascii="Calibri" w:hAnsi="Calibri" w:cs="Arial"/>
            <w:bCs/>
          </w:rPr>
          <w:t>3.1.45 and 3.1.56.</w:t>
        </w:r>
      </w:hyperlink>
    </w:p>
    <w:p w14:paraId="2CE9528B" w14:textId="77777777" w:rsidR="00E16EE7" w:rsidRPr="008B0427" w:rsidRDefault="00E16EE7"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sz w:val="2"/>
          <w:szCs w:val="2"/>
        </w:rPr>
      </w:pPr>
    </w:p>
    <w:p w14:paraId="0E107B43" w14:textId="77777777" w:rsidR="00126B53" w:rsidRDefault="00D706B2" w:rsidP="00C95CCE">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r>
        <w:rPr>
          <w:rFonts w:eastAsia="Times New Roman" w:cs="Times New Roman"/>
          <w:b/>
        </w:rPr>
        <w:t xml:space="preserve">11. </w:t>
      </w:r>
      <w:r w:rsidR="008B0427" w:rsidRPr="008B0427">
        <w:rPr>
          <w:rFonts w:eastAsia="Times New Roman" w:cs="Times New Roman"/>
          <w:b/>
        </w:rPr>
        <w:t>Data Analysis:</w:t>
      </w:r>
    </w:p>
    <w:p w14:paraId="295567DF" w14:textId="77777777" w:rsidR="008B0427"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1.1 </w:t>
      </w:r>
      <w:r w:rsidR="008B0427" w:rsidRPr="008B0427">
        <w:rPr>
          <w:rFonts w:eastAsia="Times New Roman" w:cs="Times New Roman"/>
        </w:rPr>
        <w:t xml:space="preserve">How will you measure, manipulate and/or analyse the information that you collect/gather? </w:t>
      </w:r>
    </w:p>
    <w:p w14:paraId="50B56273"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Cs/>
        </w:rPr>
        <w:t xml:space="preserve">Initially, data </w:t>
      </w:r>
      <w:r w:rsidRPr="00E73E10">
        <w:rPr>
          <w:rFonts w:cstheme="minorHAnsi"/>
        </w:rPr>
        <w:t xml:space="preserve">cleaning will be performed to identify missing and corrupt data. Data will be analysed using generalised linear mixed models within </w:t>
      </w:r>
      <w:proofErr w:type="spellStart"/>
      <w:r w:rsidRPr="00E73E10">
        <w:rPr>
          <w:rFonts w:cstheme="minorHAnsi"/>
        </w:rPr>
        <w:t>StataIC</w:t>
      </w:r>
      <w:proofErr w:type="spellEnd"/>
      <w:r w:rsidRPr="00E73E10">
        <w:rPr>
          <w:rFonts w:cstheme="minorHAnsi"/>
        </w:rPr>
        <w:t xml:space="preserve"> 16 (</w:t>
      </w:r>
      <w:proofErr w:type="spellStart"/>
      <w:r w:rsidRPr="00E73E10">
        <w:rPr>
          <w:rFonts w:cstheme="minorHAnsi"/>
        </w:rPr>
        <w:t>StataCorp</w:t>
      </w:r>
      <w:proofErr w:type="spellEnd"/>
      <w:r w:rsidRPr="00E73E10">
        <w:rPr>
          <w:rFonts w:cstheme="minorHAnsi"/>
        </w:rPr>
        <w:t xml:space="preserve"> LLC, TX, USA). The effect of dietary intervention (i.e., placebo or α-lactalbumin) and period (i.e., sequence receiving condition) and their interaction, will be fitted as fixed effects to determine whether there was a difference in the effect of dietary intervention over period on dependant sleep variables (e.g., sleep efficiency), mood, amino acid analysis and plasma melatonin. As training load will be a potential confounder to the nutrition-sleep relationship, this will be included as a covariate within the linear mixed model. Participant identification number will be used as a random factor to account for repeated measures in each model.</w:t>
      </w:r>
    </w:p>
    <w:p w14:paraId="3204FD30" w14:textId="77777777" w:rsidR="008B0427"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1.2 </w:t>
      </w:r>
      <w:r w:rsidR="00126B53">
        <w:rPr>
          <w:rFonts w:eastAsia="Times New Roman" w:cs="Times New Roman"/>
        </w:rPr>
        <w:t>Please describe your m</w:t>
      </w:r>
      <w:r w:rsidR="008B0427" w:rsidRPr="008B0427">
        <w:rPr>
          <w:rFonts w:eastAsia="Times New Roman" w:cs="Times New Roman"/>
        </w:rPr>
        <w:t>atching and sampling strategies</w:t>
      </w:r>
    </w:p>
    <w:p w14:paraId="4A02C23D"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cstheme="minorHAnsi"/>
          <w:bCs/>
        </w:rPr>
        <w:t>There will be no requirement to create matched groups due to the repeated measures study design. Each participant will act as their own control.</w:t>
      </w:r>
    </w:p>
    <w:p w14:paraId="2302B5FA" w14:textId="77777777" w:rsidR="008B0427"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1.3 </w:t>
      </w:r>
      <w:r w:rsidR="00126B53">
        <w:rPr>
          <w:rFonts w:eastAsia="Times New Roman" w:cs="Times New Roman"/>
        </w:rPr>
        <w:t>Please outline how you will a</w:t>
      </w:r>
      <w:r w:rsidR="008B0427" w:rsidRPr="008B0427">
        <w:rPr>
          <w:rFonts w:eastAsia="Times New Roman" w:cs="Times New Roman"/>
        </w:rPr>
        <w:t>ccoun</w:t>
      </w:r>
      <w:r w:rsidR="00F01C63">
        <w:rPr>
          <w:rFonts w:eastAsia="Times New Roman" w:cs="Times New Roman"/>
        </w:rPr>
        <w:t>t</w:t>
      </w:r>
      <w:r w:rsidR="008B0427" w:rsidRPr="008B0427">
        <w:rPr>
          <w:rFonts w:eastAsia="Times New Roman" w:cs="Times New Roman"/>
        </w:rPr>
        <w:t xml:space="preserve"> for potential bias, confounding </w:t>
      </w:r>
      <w:proofErr w:type="gramStart"/>
      <w:r w:rsidR="008B0427" w:rsidRPr="008B0427">
        <w:rPr>
          <w:rFonts w:eastAsia="Times New Roman" w:cs="Times New Roman"/>
        </w:rPr>
        <w:t>factors</w:t>
      </w:r>
      <w:proofErr w:type="gramEnd"/>
      <w:r w:rsidR="008B0427" w:rsidRPr="008B0427">
        <w:rPr>
          <w:rFonts w:eastAsia="Times New Roman" w:cs="Times New Roman"/>
        </w:rPr>
        <w:t xml:space="preserve"> and missing information</w:t>
      </w:r>
    </w:p>
    <w:p w14:paraId="3EE072C7"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i/>
          <w:iCs/>
        </w:rPr>
      </w:pPr>
      <w:r w:rsidRPr="00E73E10">
        <w:rPr>
          <w:rFonts w:eastAsia="Times New Roman" w:cstheme="minorHAnsi"/>
          <w:i/>
          <w:iCs/>
        </w:rPr>
        <w:t>Bias</w:t>
      </w:r>
    </w:p>
    <w:p w14:paraId="43A00473" w14:textId="7186DF99"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Double-blinded study</w:t>
      </w:r>
    </w:p>
    <w:p w14:paraId="6CD7868B"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Placebo and α-lactalbumin to be matched for taste. An external researcher is to provide participants with the supplement to ensure the research team remains blinded to the condition.</w:t>
      </w:r>
    </w:p>
    <w:p w14:paraId="23516960"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i/>
          <w:iCs/>
        </w:rPr>
      </w:pPr>
      <w:r w:rsidRPr="00E73E10">
        <w:rPr>
          <w:rFonts w:eastAsia="Times New Roman" w:cstheme="minorHAnsi"/>
          <w:i/>
          <w:iCs/>
        </w:rPr>
        <w:lastRenderedPageBreak/>
        <w:t xml:space="preserve">- </w:t>
      </w:r>
      <w:r w:rsidRPr="00E73E10">
        <w:rPr>
          <w:rFonts w:eastAsia="Times New Roman" w:cstheme="minorHAnsi"/>
        </w:rPr>
        <w:t>Confounding factors such as training load may be added as a covariate during statistical analysis.</w:t>
      </w:r>
    </w:p>
    <w:p w14:paraId="05444A7D" w14:textId="4C9841D9"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Exercise – Physical activity output (</w:t>
      </w:r>
      <w:proofErr w:type="spellStart"/>
      <w:r w:rsidR="00F96947">
        <w:rPr>
          <w:rFonts w:eastAsia="Times New Roman" w:cstheme="minorHAnsi"/>
        </w:rPr>
        <w:t>Actical</w:t>
      </w:r>
      <w:proofErr w:type="spellEnd"/>
      <w:r w:rsidR="00F96947">
        <w:rPr>
          <w:rFonts w:eastAsia="Times New Roman" w:cstheme="minorHAnsi"/>
        </w:rPr>
        <w:t xml:space="preserve"> Z</w:t>
      </w:r>
      <w:r w:rsidRPr="00E73E10">
        <w:rPr>
          <w:rFonts w:eastAsia="Times New Roman" w:cstheme="minorHAnsi"/>
        </w:rPr>
        <w:t>) and training load (training diary) will be measured throughout the trial.</w:t>
      </w:r>
    </w:p>
    <w:p w14:paraId="27EA633F"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 Chronotype – The </w:t>
      </w:r>
      <w:proofErr w:type="spellStart"/>
      <w:r w:rsidRPr="00E73E10">
        <w:rPr>
          <w:rFonts w:eastAsia="Times New Roman" w:cstheme="minorHAnsi"/>
        </w:rPr>
        <w:t>Morningness-Eveningness</w:t>
      </w:r>
      <w:proofErr w:type="spellEnd"/>
      <w:r w:rsidRPr="00E73E10">
        <w:rPr>
          <w:rFonts w:eastAsia="Times New Roman" w:cstheme="minorHAnsi"/>
        </w:rPr>
        <w:t xml:space="preserve"> Questionnaire will be completed to analyse any potential influence of chronotype</w:t>
      </w:r>
    </w:p>
    <w:p w14:paraId="65EE2673"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Caffeine – Caffeine is not to be consumed after 12 pm each day of the intervention periods</w:t>
      </w:r>
    </w:p>
    <w:p w14:paraId="7C45FD50"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Diet – As protein, energy and carbohydrates can influence sleep, standardised meals will be provided to participants. A low protein dinner will be provided to minimise any potential impact on supplementation</w:t>
      </w:r>
    </w:p>
    <w:p w14:paraId="2413E9B7"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Sleep/wake times – Each participant will have an individually prescribed bed/wake time, which is the average habitual sleep/wake times of a participant throughout the five days of actigraphy measurements at baseline.</w:t>
      </w:r>
    </w:p>
    <w:p w14:paraId="2AF9CA81"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As participants will be on-site, a member of the researcher will supervise and ensure that participants are not sleeping outside of prescribed hours.</w:t>
      </w:r>
    </w:p>
    <w:p w14:paraId="4BDA731B"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Electronic devices are not to be used in the evening due to confounding impacts on sleep.</w:t>
      </w:r>
    </w:p>
    <w:p w14:paraId="167EAE26"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Light will be dimmed one hour before bedtime to limit the impact of evening light on sleep</w:t>
      </w:r>
    </w:p>
    <w:p w14:paraId="6255C7B2" w14:textId="77777777" w:rsidR="00C72123" w:rsidRDefault="00C72123" w:rsidP="00C72123">
      <w:pPr>
        <w:pBdr>
          <w:top w:val="single" w:sz="4" w:space="1" w:color="auto"/>
          <w:left w:val="single" w:sz="4" w:space="4" w:color="auto"/>
          <w:bottom w:val="single" w:sz="4" w:space="1" w:color="auto"/>
          <w:right w:val="single" w:sz="4" w:space="4" w:color="auto"/>
        </w:pBdr>
        <w:spacing w:after="120" w:line="240" w:lineRule="auto"/>
        <w:rPr>
          <w:rFonts w:cstheme="minorHAnsi"/>
        </w:rPr>
      </w:pPr>
      <w:r w:rsidRPr="00E73E10">
        <w:rPr>
          <w:rFonts w:cstheme="minorHAnsi"/>
        </w:rPr>
        <w:t>Missing values will not be substituted in any circumstance (missing or otherwise). There are no planned data cleaning processes, with raw values only to be analysed</w:t>
      </w:r>
    </w:p>
    <w:p w14:paraId="76CFEE75" w14:textId="5E3CECD0" w:rsidR="008B0427" w:rsidRDefault="00D706B2" w:rsidP="00C7212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1.4 </w:t>
      </w:r>
      <w:r w:rsidR="00126B53">
        <w:rPr>
          <w:rFonts w:eastAsia="Times New Roman" w:cs="Times New Roman"/>
        </w:rPr>
        <w:t>Please include your s</w:t>
      </w:r>
      <w:r w:rsidR="008B0427" w:rsidRPr="008B0427">
        <w:rPr>
          <w:rFonts w:eastAsia="Times New Roman" w:cs="Times New Roman"/>
        </w:rPr>
        <w:t>tatistical power calculation</w:t>
      </w:r>
    </w:p>
    <w:p w14:paraId="11E1CBA6"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A two-sided t-test achieves </w:t>
      </w:r>
      <w:r w:rsidRPr="00E73E10">
        <w:rPr>
          <w:rFonts w:eastAsia="Times New Roman" w:cstheme="minorHAnsi"/>
          <w:b/>
          <w:bCs/>
        </w:rPr>
        <w:t>92%</w:t>
      </w:r>
      <w:r w:rsidRPr="00E73E10">
        <w:rPr>
          <w:rFonts w:eastAsia="Times New Roman" w:cstheme="minorHAnsi"/>
        </w:rPr>
        <w:t xml:space="preserve"> power to infer that the mean difference is not 0.0 when the total sample size of a 2x2 cross-over design is </w:t>
      </w:r>
      <w:r w:rsidRPr="00E73E10">
        <w:rPr>
          <w:rFonts w:eastAsia="Times New Roman" w:cstheme="minorHAnsi"/>
          <w:b/>
          <w:bCs/>
        </w:rPr>
        <w:t>18</w:t>
      </w:r>
      <w:r w:rsidRPr="00E73E10">
        <w:rPr>
          <w:rFonts w:eastAsia="Times New Roman" w:cstheme="minorHAnsi"/>
        </w:rPr>
        <w:t xml:space="preserve">, the actual mean difference is </w:t>
      </w:r>
      <w:r w:rsidRPr="00E73E10">
        <w:rPr>
          <w:rFonts w:eastAsia="Times New Roman" w:cstheme="minorHAnsi"/>
          <w:b/>
          <w:bCs/>
        </w:rPr>
        <w:t>-0.600</w:t>
      </w:r>
      <w:r w:rsidRPr="00E73E10">
        <w:rPr>
          <w:rFonts w:eastAsia="Times New Roman" w:cstheme="minorHAnsi"/>
        </w:rPr>
        <w:t xml:space="preserve">, the square root of the within </w:t>
      </w:r>
      <w:r w:rsidRPr="00E73E10">
        <w:rPr>
          <w:rFonts w:eastAsia="Times New Roman" w:cstheme="minorHAnsi"/>
          <w:b/>
          <w:bCs/>
        </w:rPr>
        <w:t xml:space="preserve">mean square error </w:t>
      </w:r>
      <w:r w:rsidRPr="00E73E10">
        <w:rPr>
          <w:rFonts w:eastAsia="Times New Roman" w:cstheme="minorHAnsi"/>
        </w:rPr>
        <w:t xml:space="preserve">is </w:t>
      </w:r>
      <w:r w:rsidRPr="00E73E10">
        <w:rPr>
          <w:rFonts w:eastAsia="Times New Roman" w:cstheme="minorHAnsi"/>
          <w:b/>
          <w:bCs/>
        </w:rPr>
        <w:t>0.5</w:t>
      </w:r>
      <w:r w:rsidRPr="00E73E10">
        <w:rPr>
          <w:rFonts w:eastAsia="Times New Roman" w:cstheme="minorHAnsi"/>
        </w:rPr>
        <w:t xml:space="preserve">, and the significance level is </w:t>
      </w:r>
      <w:r w:rsidRPr="00E73E10">
        <w:rPr>
          <w:rFonts w:eastAsia="Times New Roman" w:cstheme="minorHAnsi"/>
          <w:b/>
          <w:bCs/>
        </w:rPr>
        <w:t>0.05</w:t>
      </w:r>
      <w:r w:rsidRPr="00E73E10">
        <w:rPr>
          <w:rFonts w:eastAsia="Times New Roman" w:cstheme="minorHAnsi"/>
        </w:rPr>
        <w:t>.</w:t>
      </w:r>
    </w:p>
    <w:p w14:paraId="5C4A4D5C" w14:textId="77777777" w:rsidR="00E16EE7" w:rsidRPr="008B0427" w:rsidRDefault="00E16EE7"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sz w:val="2"/>
          <w:szCs w:val="2"/>
        </w:rPr>
      </w:pPr>
    </w:p>
    <w:p w14:paraId="29869718" w14:textId="77777777" w:rsidR="00E16EE7" w:rsidRPr="00C95CCE" w:rsidRDefault="00E16EE7" w:rsidP="00FD3BBE">
      <w:pPr>
        <w:spacing w:after="0" w:line="240" w:lineRule="auto"/>
        <w:rPr>
          <w:rFonts w:eastAsia="Times New Roman" w:cs="Times New Roman"/>
        </w:rPr>
      </w:pPr>
    </w:p>
    <w:p w14:paraId="2B5F30F0" w14:textId="77777777" w:rsidR="00126B53" w:rsidRDefault="00D706B2" w:rsidP="00C95CCE">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r>
        <w:rPr>
          <w:rFonts w:eastAsia="Times New Roman" w:cs="Times New Roman"/>
          <w:b/>
        </w:rPr>
        <w:t xml:space="preserve">12. </w:t>
      </w:r>
      <w:r w:rsidR="008B0427" w:rsidRPr="008B0427">
        <w:rPr>
          <w:rFonts w:eastAsia="Times New Roman" w:cs="Times New Roman"/>
          <w:b/>
        </w:rPr>
        <w:t>Data Linkage:</w:t>
      </w:r>
    </w:p>
    <w:p w14:paraId="7DE52A05"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2.1 </w:t>
      </w:r>
      <w:r w:rsidR="008B0427" w:rsidRPr="008B0427">
        <w:rPr>
          <w:rFonts w:eastAsia="Times New Roman" w:cs="Times New Roman"/>
        </w:rPr>
        <w:t>What linkages are planned or anticipated?</w:t>
      </w:r>
    </w:p>
    <w:p w14:paraId="5B8A02EB" w14:textId="2C9F03E8" w:rsidR="00126B53" w:rsidRDefault="00C72123" w:rsidP="00E16EE7">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rPr>
      </w:pPr>
      <w:r>
        <w:rPr>
          <w:rFonts w:ascii="Calibri" w:hAnsi="Calibri" w:cs="Arial"/>
          <w:bCs/>
        </w:rPr>
        <w:t>N/A</w:t>
      </w:r>
    </w:p>
    <w:p w14:paraId="589ECA03" w14:textId="77777777" w:rsidR="00E16EE7" w:rsidRPr="008B0427" w:rsidRDefault="00E16EE7"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sz w:val="2"/>
          <w:szCs w:val="2"/>
        </w:rPr>
      </w:pPr>
    </w:p>
    <w:p w14:paraId="5EB8AA5B" w14:textId="77777777" w:rsidR="00E16EE7" w:rsidRPr="00C95CCE" w:rsidRDefault="00E16EE7" w:rsidP="00A8046E">
      <w:pPr>
        <w:spacing w:after="0" w:line="240" w:lineRule="auto"/>
        <w:rPr>
          <w:rFonts w:eastAsia="Times New Roman" w:cs="Times New Roman"/>
        </w:rPr>
      </w:pPr>
    </w:p>
    <w:p w14:paraId="6D6C5A05" w14:textId="77777777" w:rsidR="008B0427" w:rsidRDefault="00D706B2" w:rsidP="00C95CCE">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b/>
        </w:rPr>
      </w:pPr>
      <w:r>
        <w:rPr>
          <w:rFonts w:eastAsia="Times New Roman" w:cs="Times New Roman"/>
          <w:b/>
        </w:rPr>
        <w:t xml:space="preserve">13. </w:t>
      </w:r>
      <w:r w:rsidR="008B0427" w:rsidRPr="008B0427">
        <w:rPr>
          <w:rFonts w:eastAsia="Times New Roman" w:cs="Times New Roman"/>
          <w:b/>
        </w:rPr>
        <w:t>Outcome measures</w:t>
      </w:r>
      <w:r w:rsidR="006C634F">
        <w:rPr>
          <w:rFonts w:eastAsia="Times New Roman" w:cs="Times New Roman"/>
          <w:b/>
        </w:rPr>
        <w:t>:</w:t>
      </w:r>
    </w:p>
    <w:p w14:paraId="70C66068" w14:textId="77777777" w:rsidR="001F10DE"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3.1 </w:t>
      </w:r>
      <w:r w:rsidR="001F10DE">
        <w:rPr>
          <w:rFonts w:eastAsia="Times New Roman" w:cs="Times New Roman"/>
        </w:rPr>
        <w:t>Please describe your outcome measures</w:t>
      </w:r>
    </w:p>
    <w:p w14:paraId="08366D92"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Primary outcome measures include:</w:t>
      </w:r>
    </w:p>
    <w:p w14:paraId="2B162B6B"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Cs/>
        </w:rPr>
        <w:t xml:space="preserve">- </w:t>
      </w:r>
      <w:r w:rsidRPr="00E73E10">
        <w:rPr>
          <w:rFonts w:cstheme="minorHAnsi"/>
        </w:rPr>
        <w:t>total sleep time (hrs), sleep onset latency (min), sleep efficiency (%), sleep stage duration (%, hrs), REM latency (min) and wake after sleep onset (min) using portable EEG.</w:t>
      </w:r>
    </w:p>
    <w:p w14:paraId="0C8C7640"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 amino acid analysis (i.e., plasma TRP:LNAA ratio)</w:t>
      </w:r>
    </w:p>
    <w:p w14:paraId="03A12894"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Secondary outcome measures include:</w:t>
      </w:r>
    </w:p>
    <w:p w14:paraId="589E7980"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mood, cognition, subjective sleepiness, subjective sleep quality, stress and recovery, and plasma melatonin</w:t>
      </w:r>
    </w:p>
    <w:p w14:paraId="6D4331E9" w14:textId="77777777" w:rsidR="0049487E" w:rsidRPr="00C95CCE" w:rsidRDefault="0049487E" w:rsidP="00FD3BBE">
      <w:pPr>
        <w:spacing w:after="0" w:line="240" w:lineRule="auto"/>
        <w:rPr>
          <w:rFonts w:eastAsia="Times New Roman" w:cs="Times New Roman"/>
        </w:rPr>
      </w:pPr>
    </w:p>
    <w:p w14:paraId="1DF81DF5" w14:textId="77777777" w:rsidR="001F10DE" w:rsidRDefault="00D706B2" w:rsidP="00C95CCE">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r>
        <w:rPr>
          <w:rFonts w:eastAsia="Times New Roman" w:cs="Times New Roman"/>
          <w:b/>
        </w:rPr>
        <w:lastRenderedPageBreak/>
        <w:t xml:space="preserve">14. </w:t>
      </w:r>
      <w:r w:rsidR="008B0427" w:rsidRPr="008B0427">
        <w:rPr>
          <w:rFonts w:eastAsia="Times New Roman" w:cs="Times New Roman"/>
          <w:b/>
        </w:rPr>
        <w:t xml:space="preserve">For research involving an investigational drug or device as part of a clinical trial: </w:t>
      </w:r>
    </w:p>
    <w:p w14:paraId="52A214D2" w14:textId="77777777" w:rsidR="001F10DE" w:rsidRPr="008B0427" w:rsidRDefault="00D706B2" w:rsidP="00246F5F">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4.1 </w:t>
      </w:r>
      <w:r w:rsidR="008B0427" w:rsidRPr="008B0427">
        <w:rPr>
          <w:rFonts w:eastAsia="Times New Roman" w:cs="Times New Roman"/>
        </w:rPr>
        <w:t xml:space="preserve">What is/are the drug(s) and/or device(s): </w:t>
      </w:r>
    </w:p>
    <w:p w14:paraId="5A7391A1"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proofErr w:type="spellStart"/>
      <w:r w:rsidRPr="00E73E10">
        <w:rPr>
          <w:rFonts w:eastAsia="Times New Roman" w:cstheme="minorHAnsi"/>
        </w:rPr>
        <w:t>Αlpha</w:t>
      </w:r>
      <w:proofErr w:type="spellEnd"/>
      <w:r w:rsidRPr="00E73E10">
        <w:rPr>
          <w:rFonts w:eastAsia="Times New Roman" w:cstheme="minorHAnsi"/>
        </w:rPr>
        <w:t>-lactalbumin:</w:t>
      </w:r>
    </w:p>
    <w:p w14:paraId="1EA6A8E7"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Approved name – </w:t>
      </w:r>
      <w:proofErr w:type="spellStart"/>
      <w:r w:rsidRPr="00E73E10">
        <w:rPr>
          <w:rFonts w:eastAsia="Times New Roman" w:cstheme="minorHAnsi"/>
        </w:rPr>
        <w:t>BiPRO</w:t>
      </w:r>
      <w:proofErr w:type="spellEnd"/>
      <w:r w:rsidRPr="00E73E10">
        <w:rPr>
          <w:rFonts w:eastAsia="Times New Roman" w:cstheme="minorHAnsi"/>
        </w:rPr>
        <w:t xml:space="preserve"> Alpha 9000</w:t>
      </w:r>
    </w:p>
    <w:p w14:paraId="7AAA7078"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Trade name (if any) - </w:t>
      </w:r>
      <w:r w:rsidRPr="00E73E10">
        <w:rPr>
          <w:rFonts w:cstheme="minorHAnsi"/>
          <w:bCs/>
        </w:rPr>
        <w:t>N/A</w:t>
      </w:r>
    </w:p>
    <w:p w14:paraId="77A9A187"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Manufacturer - </w:t>
      </w:r>
      <w:r w:rsidRPr="00E73E10">
        <w:rPr>
          <w:rFonts w:cstheme="minorHAnsi"/>
          <w:bCs/>
        </w:rPr>
        <w:t>Agropur</w:t>
      </w:r>
    </w:p>
    <w:p w14:paraId="41A6B4A6"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Supplier of drug/device (</w:t>
      </w:r>
      <w:proofErr w:type="gramStart"/>
      <w:r w:rsidRPr="00E73E10">
        <w:rPr>
          <w:rFonts w:eastAsia="Times New Roman" w:cstheme="minorHAnsi"/>
        </w:rPr>
        <w:t>e.g.</w:t>
      </w:r>
      <w:proofErr w:type="gramEnd"/>
      <w:r w:rsidRPr="00E73E10">
        <w:rPr>
          <w:rFonts w:eastAsia="Times New Roman" w:cstheme="minorHAnsi"/>
        </w:rPr>
        <w:t xml:space="preserve"> manufacturer/pharmacy) </w:t>
      </w:r>
      <w:r w:rsidRPr="00E73E10">
        <w:rPr>
          <w:rFonts w:cstheme="minorHAnsi"/>
          <w:bCs/>
        </w:rPr>
        <w:t>- Agropur</w:t>
      </w:r>
    </w:p>
    <w:p w14:paraId="336D20D8"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Approved therapeutic indication, dosage/duration in Australia </w:t>
      </w:r>
      <w:r w:rsidRPr="00E73E10">
        <w:rPr>
          <w:rFonts w:cstheme="minorHAnsi"/>
          <w:bCs/>
        </w:rPr>
        <w:t>– N/A</w:t>
      </w:r>
    </w:p>
    <w:p w14:paraId="7C91BE74" w14:textId="58468F40"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Believed mode of action </w:t>
      </w:r>
      <w:r w:rsidRPr="00E73E10">
        <w:rPr>
          <w:rFonts w:cstheme="minorHAnsi"/>
          <w:bCs/>
        </w:rPr>
        <w:t xml:space="preserve">– Increased tryptophan availability </w:t>
      </w:r>
      <w:r w:rsidRPr="00E73E10">
        <w:rPr>
          <w:rFonts w:cstheme="minorHAnsi"/>
          <w:bCs/>
        </w:rPr>
        <w:sym w:font="Wingdings" w:char="F0E0"/>
      </w:r>
      <w:r w:rsidRPr="00E73E10">
        <w:rPr>
          <w:rFonts w:cstheme="minorHAnsi"/>
          <w:bCs/>
        </w:rPr>
        <w:t xml:space="preserve"> increases melatonin synthesis</w:t>
      </w:r>
      <w:r w:rsidR="0026408E">
        <w:rPr>
          <w:rFonts w:cstheme="minorHAnsi"/>
          <w:bCs/>
        </w:rPr>
        <w:br/>
        <w:t>(tryptophan active ingredient)</w:t>
      </w:r>
    </w:p>
    <w:p w14:paraId="7E446CFC" w14:textId="1EBD44CC"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Dosage regimen </w:t>
      </w:r>
      <w:r w:rsidRPr="00E73E10">
        <w:rPr>
          <w:rFonts w:cstheme="minorHAnsi"/>
          <w:bCs/>
        </w:rPr>
        <w:t>– 40 g</w:t>
      </w:r>
      <w:r w:rsidR="0026408E">
        <w:rPr>
          <w:rFonts w:cstheme="minorHAnsi"/>
          <w:bCs/>
        </w:rPr>
        <w:t xml:space="preserve"> </w:t>
      </w:r>
      <w:r w:rsidR="00E763B0">
        <w:rPr>
          <w:rFonts w:cstheme="minorHAnsi"/>
          <w:bCs/>
        </w:rPr>
        <w:br/>
      </w:r>
      <w:r w:rsidR="0026408E">
        <w:rPr>
          <w:rFonts w:cstheme="minorHAnsi"/>
          <w:bCs/>
        </w:rPr>
        <w:t>(tryptophan 1.9 g)</w:t>
      </w:r>
    </w:p>
    <w:p w14:paraId="221601B3"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Mode of excretion </w:t>
      </w:r>
      <w:r w:rsidRPr="00E73E10">
        <w:rPr>
          <w:rFonts w:cstheme="minorHAnsi"/>
          <w:bCs/>
        </w:rPr>
        <w:t>– N/A</w:t>
      </w:r>
    </w:p>
    <w:p w14:paraId="414BF722" w14:textId="27B7626E"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Known adverse events </w:t>
      </w:r>
      <w:r w:rsidRPr="00E73E10">
        <w:rPr>
          <w:rFonts w:cstheme="minorHAnsi"/>
          <w:bCs/>
        </w:rPr>
        <w:t xml:space="preserve">– </w:t>
      </w:r>
      <w:r w:rsidR="00AC5CE3">
        <w:rPr>
          <w:rFonts w:cstheme="minorHAnsi"/>
          <w:bCs/>
        </w:rPr>
        <w:t>None</w:t>
      </w:r>
    </w:p>
    <w:p w14:paraId="1A54BBA8" w14:textId="40C625CA"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Known contra-indications or warnings </w:t>
      </w:r>
      <w:r w:rsidRPr="00E73E10">
        <w:rPr>
          <w:rFonts w:cstheme="minorHAnsi"/>
          <w:bCs/>
        </w:rPr>
        <w:t xml:space="preserve">– </w:t>
      </w:r>
      <w:r w:rsidR="00AC5CE3">
        <w:rPr>
          <w:rFonts w:cstheme="minorHAnsi"/>
          <w:bCs/>
        </w:rPr>
        <w:t>milk protein allergy and lactose intolerance</w:t>
      </w:r>
    </w:p>
    <w:p w14:paraId="3FAFC983" w14:textId="45E75D96" w:rsidR="00C72123" w:rsidRPr="0026408E"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If arrangements have been made for a Pharmacy Department to receive or dispense the drugs involved in this project, explain how the drugs will be received and dispensed for the purposes of the research project </w:t>
      </w:r>
      <w:r w:rsidRPr="00E73E10">
        <w:rPr>
          <w:rFonts w:cstheme="minorHAnsi"/>
          <w:bCs/>
        </w:rPr>
        <w:t>– N/A</w:t>
      </w:r>
    </w:p>
    <w:p w14:paraId="57FE1876" w14:textId="77777777" w:rsidR="0026408E" w:rsidRPr="00C72123" w:rsidRDefault="0026408E" w:rsidP="0026408E">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p>
    <w:p w14:paraId="230DC60B" w14:textId="49FD3FF5" w:rsidR="00C72123" w:rsidRPr="0026408E" w:rsidRDefault="0026408E" w:rsidP="00C72123">
      <w:pPr>
        <w:pBdr>
          <w:top w:val="single" w:sz="4" w:space="1" w:color="auto"/>
          <w:left w:val="single" w:sz="4" w:space="4" w:color="auto"/>
          <w:bottom w:val="single" w:sz="4" w:space="1" w:color="auto"/>
          <w:right w:val="single" w:sz="4" w:space="4" w:color="auto"/>
        </w:pBdr>
        <w:spacing w:after="120" w:line="276" w:lineRule="auto"/>
        <w:rPr>
          <w:rFonts w:cstheme="minorHAnsi"/>
          <w:b/>
        </w:rPr>
      </w:pPr>
      <w:r w:rsidRPr="0026408E">
        <w:rPr>
          <w:rFonts w:cstheme="minorHAnsi"/>
          <w:b/>
        </w:rPr>
        <w:t>Placebo</w:t>
      </w:r>
    </w:p>
    <w:p w14:paraId="739B37A4"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Collagen:</w:t>
      </w:r>
    </w:p>
    <w:p w14:paraId="24B273A9"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Approved name – Collagen Regenerate</w:t>
      </w:r>
    </w:p>
    <w:p w14:paraId="6D0BCF37"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Trade name (if any) - </w:t>
      </w:r>
      <w:r w:rsidRPr="00E73E10">
        <w:rPr>
          <w:rFonts w:cstheme="minorHAnsi"/>
          <w:bCs/>
        </w:rPr>
        <w:t>N/A</w:t>
      </w:r>
    </w:p>
    <w:p w14:paraId="7919735A"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Manufacturer – </w:t>
      </w:r>
      <w:r w:rsidRPr="00E73E10">
        <w:rPr>
          <w:rFonts w:cstheme="minorHAnsi"/>
          <w:bCs/>
        </w:rPr>
        <w:t>Body Science</w:t>
      </w:r>
    </w:p>
    <w:p w14:paraId="606B45FE"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Supplier of drug/device (</w:t>
      </w:r>
      <w:proofErr w:type="gramStart"/>
      <w:r w:rsidRPr="00E73E10">
        <w:rPr>
          <w:rFonts w:eastAsia="Times New Roman" w:cstheme="minorHAnsi"/>
        </w:rPr>
        <w:t>e.g.</w:t>
      </w:r>
      <w:proofErr w:type="gramEnd"/>
      <w:r w:rsidRPr="00E73E10">
        <w:rPr>
          <w:rFonts w:eastAsia="Times New Roman" w:cstheme="minorHAnsi"/>
        </w:rPr>
        <w:t xml:space="preserve"> manufacturer/pharmacy) </w:t>
      </w:r>
      <w:r w:rsidRPr="00E73E10">
        <w:rPr>
          <w:rFonts w:cstheme="minorHAnsi"/>
          <w:bCs/>
        </w:rPr>
        <w:t>– Body Science</w:t>
      </w:r>
    </w:p>
    <w:p w14:paraId="0E691CAF"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Approved therapeutic indication, dosage/duration in Australia </w:t>
      </w:r>
      <w:r w:rsidRPr="00E73E10">
        <w:rPr>
          <w:rFonts w:cstheme="minorHAnsi"/>
          <w:bCs/>
        </w:rPr>
        <w:t>– N/A</w:t>
      </w:r>
    </w:p>
    <w:p w14:paraId="717E1F44"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Believed mode of action </w:t>
      </w:r>
      <w:r w:rsidRPr="00E73E10">
        <w:rPr>
          <w:rFonts w:cstheme="minorHAnsi"/>
          <w:bCs/>
        </w:rPr>
        <w:t>– Placebo</w:t>
      </w:r>
    </w:p>
    <w:p w14:paraId="0E826EAA"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Dosage regimen </w:t>
      </w:r>
      <w:r w:rsidRPr="00E73E10">
        <w:rPr>
          <w:rFonts w:cstheme="minorHAnsi"/>
          <w:bCs/>
        </w:rPr>
        <w:t>– 40 g</w:t>
      </w:r>
    </w:p>
    <w:p w14:paraId="3CDC2615"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Mode of excretion </w:t>
      </w:r>
      <w:r w:rsidRPr="00E73E10">
        <w:rPr>
          <w:rFonts w:cstheme="minorHAnsi"/>
          <w:bCs/>
        </w:rPr>
        <w:t>– N/A</w:t>
      </w:r>
    </w:p>
    <w:p w14:paraId="64ADC18D"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Known adverse events </w:t>
      </w:r>
      <w:r w:rsidRPr="00E73E10">
        <w:rPr>
          <w:rFonts w:cstheme="minorHAnsi"/>
          <w:bCs/>
        </w:rPr>
        <w:t>– N/A</w:t>
      </w:r>
    </w:p>
    <w:p w14:paraId="78E73AD3"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Known contra-indications or warnings </w:t>
      </w:r>
      <w:r w:rsidRPr="00E73E10">
        <w:rPr>
          <w:rFonts w:cstheme="minorHAnsi"/>
          <w:bCs/>
        </w:rPr>
        <w:t>– N/A</w:t>
      </w:r>
    </w:p>
    <w:p w14:paraId="7FAB8F09" w14:textId="37DFDD21" w:rsidR="00C72123" w:rsidRPr="00C72123"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If arrangements have been made for a Pharmacy Department to receive or dispense the drugs involved in this project, explain how the drugs will be received and dispensed for the purposes of the research project </w:t>
      </w:r>
      <w:r w:rsidRPr="00E73E10">
        <w:rPr>
          <w:rFonts w:cstheme="minorHAnsi"/>
          <w:bCs/>
        </w:rPr>
        <w:t>– N/A</w:t>
      </w:r>
    </w:p>
    <w:p w14:paraId="2927A301" w14:textId="77777777" w:rsidR="009D67E2" w:rsidRPr="008B0427" w:rsidRDefault="009D67E2" w:rsidP="00FD3BBE">
      <w:pPr>
        <w:spacing w:after="0" w:line="240" w:lineRule="auto"/>
        <w:ind w:left="357"/>
        <w:rPr>
          <w:rFonts w:eastAsia="Times New Roman" w:cs="Times New Roman"/>
        </w:rPr>
      </w:pPr>
    </w:p>
    <w:p w14:paraId="70A519D4" w14:textId="77777777" w:rsidR="008B0427" w:rsidRPr="008B0427" w:rsidRDefault="006C634F" w:rsidP="00FD3BBE">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b/>
        </w:rPr>
      </w:pPr>
      <w:r>
        <w:rPr>
          <w:rFonts w:eastAsia="Times New Roman" w:cs="Times New Roman"/>
          <w:b/>
        </w:rPr>
        <w:t xml:space="preserve">15. </w:t>
      </w:r>
      <w:r w:rsidR="008B0427" w:rsidRPr="008B0427">
        <w:rPr>
          <w:rFonts w:eastAsia="Times New Roman" w:cs="Times New Roman"/>
          <w:b/>
        </w:rPr>
        <w:t>Results, Outcomes and Future Plans</w:t>
      </w:r>
      <w:r>
        <w:rPr>
          <w:rFonts w:eastAsia="Times New Roman" w:cs="Times New Roman"/>
          <w:b/>
        </w:rPr>
        <w:t>:</w:t>
      </w:r>
    </w:p>
    <w:p w14:paraId="08DCCA43" w14:textId="77777777" w:rsidR="009D67E2" w:rsidRDefault="006C634F" w:rsidP="00FD3BBE">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5.1 </w:t>
      </w:r>
      <w:r w:rsidR="001F10DE">
        <w:rPr>
          <w:rFonts w:eastAsia="Times New Roman" w:cs="Times New Roman"/>
        </w:rPr>
        <w:t>Please outline your p</w:t>
      </w:r>
      <w:r w:rsidR="008B0427" w:rsidRPr="008B0427">
        <w:rPr>
          <w:rFonts w:eastAsia="Times New Roman" w:cs="Times New Roman"/>
        </w:rPr>
        <w:t>lans for return of results of research to participants</w:t>
      </w:r>
      <w:r w:rsidR="009D67E2">
        <w:rPr>
          <w:rFonts w:eastAsia="Times New Roman" w:cs="Times New Roman"/>
        </w:rPr>
        <w:t xml:space="preserve"> – include an ethically defensible plan in accordance with National Statement </w:t>
      </w:r>
      <w:hyperlink r:id="rId17" w:anchor="toc__438" w:history="1">
        <w:r w:rsidR="009D67E2" w:rsidRPr="009D67E2">
          <w:rPr>
            <w:rStyle w:val="Hyperlink"/>
            <w:rFonts w:eastAsia="Times New Roman" w:cs="Times New Roman"/>
          </w:rPr>
          <w:t>3.1.65</w:t>
        </w:r>
      </w:hyperlink>
      <w:r w:rsidR="009D67E2">
        <w:rPr>
          <w:rFonts w:eastAsia="Times New Roman" w:cs="Times New Roman"/>
        </w:rPr>
        <w:t xml:space="preserve"> or </w:t>
      </w:r>
      <w:hyperlink r:id="rId18" w:anchor="toc__725" w:history="1">
        <w:r w:rsidR="009D67E2" w:rsidRPr="009D67E2">
          <w:rPr>
            <w:rStyle w:val="Hyperlink"/>
            <w:rFonts w:eastAsia="Times New Roman" w:cs="Times New Roman"/>
          </w:rPr>
          <w:t>3.2.15</w:t>
        </w:r>
      </w:hyperlink>
      <w:r w:rsidR="009D67E2">
        <w:rPr>
          <w:rFonts w:eastAsia="Times New Roman" w:cs="Times New Roman"/>
        </w:rPr>
        <w:t xml:space="preserve"> or </w:t>
      </w:r>
      <w:hyperlink r:id="rId19" w:anchor="toc__826" w:history="1">
        <w:r w:rsidR="009D67E2" w:rsidRPr="009D67E2">
          <w:rPr>
            <w:rStyle w:val="Hyperlink"/>
            <w:rFonts w:eastAsia="Times New Roman" w:cs="Times New Roman"/>
          </w:rPr>
          <w:t>3.3.36-3.3.61</w:t>
        </w:r>
      </w:hyperlink>
      <w:r w:rsidR="009D67E2">
        <w:rPr>
          <w:rFonts w:eastAsia="Times New Roman" w:cs="Times New Roman"/>
        </w:rPr>
        <w:t xml:space="preserve">, as appropriate. </w:t>
      </w:r>
    </w:p>
    <w:p w14:paraId="77F748FB" w14:textId="246FB992" w:rsidR="00AB0E64" w:rsidRDefault="00C72123" w:rsidP="00C72123">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xml:space="preserve">Participants that </w:t>
      </w:r>
      <w:r w:rsidR="00B764FD">
        <w:rPr>
          <w:rFonts w:cstheme="minorHAnsi"/>
          <w:bCs/>
        </w:rPr>
        <w:t>have requested</w:t>
      </w:r>
      <w:r w:rsidRPr="00E73E10">
        <w:rPr>
          <w:rFonts w:cstheme="minorHAnsi"/>
          <w:bCs/>
        </w:rPr>
        <w:t xml:space="preserve"> to receive their individual results </w:t>
      </w:r>
      <w:r w:rsidR="00B764FD">
        <w:rPr>
          <w:rFonts w:cstheme="minorHAnsi"/>
          <w:bCs/>
        </w:rPr>
        <w:t xml:space="preserve">on the consent form </w:t>
      </w:r>
      <w:r w:rsidRPr="00E73E10">
        <w:rPr>
          <w:rFonts w:cstheme="minorHAnsi"/>
          <w:bCs/>
        </w:rPr>
        <w:t xml:space="preserve">will be provided with a summary report of results at the cessation of the study. </w:t>
      </w:r>
    </w:p>
    <w:p w14:paraId="1BB30633" w14:textId="0245766C" w:rsidR="00C72123" w:rsidRPr="00E73E10" w:rsidRDefault="00AB0E64" w:rsidP="00C72123">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442980">
        <w:t>Any results, which may require further clinical investigation wil</w:t>
      </w:r>
      <w:r>
        <w:t xml:space="preserve">l be documented, </w:t>
      </w:r>
      <w:r w:rsidRPr="00442980">
        <w:t xml:space="preserve">and </w:t>
      </w:r>
      <w:r>
        <w:t xml:space="preserve">with consent, </w:t>
      </w:r>
      <w:r w:rsidRPr="00442980">
        <w:t>a</w:t>
      </w:r>
      <w:r>
        <w:t xml:space="preserve"> letter will be provided to the participant </w:t>
      </w:r>
      <w:r w:rsidRPr="00442980">
        <w:t>to be given to their general practitioner. The research staff will not use the results to diagnose a</w:t>
      </w:r>
      <w:r>
        <w:t>ny</w:t>
      </w:r>
      <w:r w:rsidRPr="00442980">
        <w:t xml:space="preserve"> medical condition</w:t>
      </w:r>
      <w:r>
        <w:t>s.</w:t>
      </w:r>
    </w:p>
    <w:p w14:paraId="7F8EDFDE" w14:textId="77777777" w:rsidR="008B0427" w:rsidRDefault="006C634F" w:rsidP="00FD3BBE">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5.2 </w:t>
      </w:r>
      <w:r w:rsidR="001F10DE">
        <w:rPr>
          <w:rFonts w:eastAsia="Times New Roman" w:cs="Times New Roman"/>
        </w:rPr>
        <w:t>Please describe your p</w:t>
      </w:r>
      <w:r w:rsidR="008B0427" w:rsidRPr="008B0427">
        <w:rPr>
          <w:rFonts w:eastAsia="Times New Roman" w:cs="Times New Roman"/>
        </w:rPr>
        <w:t>lans for dissemination and publication of project outcomes</w:t>
      </w:r>
    </w:p>
    <w:p w14:paraId="4BFA6E35" w14:textId="171C0C2F" w:rsidR="00356DA8" w:rsidRPr="00E73E10" w:rsidRDefault="00356DA8" w:rsidP="00356DA8">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Study outcomes will be disseminated to participants through individual booklets </w:t>
      </w:r>
      <w:r>
        <w:rPr>
          <w:rFonts w:eastAsia="Times New Roman" w:cstheme="minorHAnsi"/>
        </w:rPr>
        <w:t xml:space="preserve">(if selected yes on the consent form), </w:t>
      </w:r>
      <w:r w:rsidRPr="00E73E10">
        <w:rPr>
          <w:rFonts w:eastAsia="Times New Roman" w:cstheme="minorHAnsi"/>
        </w:rPr>
        <w:t xml:space="preserve">which provide </w:t>
      </w:r>
      <w:r>
        <w:rPr>
          <w:rFonts w:eastAsia="Times New Roman" w:cstheme="minorHAnsi"/>
        </w:rPr>
        <w:t xml:space="preserve">personal </w:t>
      </w:r>
      <w:r w:rsidRPr="00E73E10">
        <w:rPr>
          <w:rFonts w:eastAsia="Times New Roman" w:cstheme="minorHAnsi"/>
        </w:rPr>
        <w:t>data on anthropometry, dietary intake, sleep measures, blood analysis, and cognition and mood scores</w:t>
      </w:r>
      <w:r>
        <w:rPr>
          <w:rFonts w:eastAsia="Times New Roman" w:cstheme="minorHAnsi"/>
        </w:rPr>
        <w:t xml:space="preserve"> taken throughout the study</w:t>
      </w:r>
      <w:r w:rsidRPr="00E73E10">
        <w:rPr>
          <w:rFonts w:eastAsia="Times New Roman" w:cstheme="minorHAnsi"/>
        </w:rPr>
        <w:t>.</w:t>
      </w:r>
      <w:r>
        <w:rPr>
          <w:rFonts w:eastAsia="Times New Roman" w:cstheme="minorHAnsi"/>
        </w:rPr>
        <w:t xml:space="preserve"> The final publication of the study will also be provided to participants selecting yes on the consent form. </w:t>
      </w:r>
      <w:r w:rsidRPr="00E73E10">
        <w:rPr>
          <w:rFonts w:eastAsia="Times New Roman" w:cstheme="minorHAnsi"/>
        </w:rPr>
        <w:t>Further, results from this study will be disseminated at relevant conferences through presentations, and through publication in a peer-reviewed journal. For dissemination, all data will remain de-</w:t>
      </w:r>
      <w:proofErr w:type="gramStart"/>
      <w:r w:rsidRPr="00E73E10">
        <w:rPr>
          <w:rFonts w:eastAsia="Times New Roman" w:cstheme="minorHAnsi"/>
        </w:rPr>
        <w:t>identified</w:t>
      </w:r>
      <w:proofErr w:type="gramEnd"/>
      <w:r>
        <w:rPr>
          <w:rFonts w:eastAsia="Times New Roman" w:cstheme="minorHAnsi"/>
        </w:rPr>
        <w:t xml:space="preserve"> and participants will remain anonymous.</w:t>
      </w:r>
    </w:p>
    <w:p w14:paraId="5E346D4D" w14:textId="77777777" w:rsidR="008B0427" w:rsidRDefault="006C634F" w:rsidP="00FD3BBE">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5.3 </w:t>
      </w:r>
      <w:r w:rsidR="001F10DE">
        <w:rPr>
          <w:rFonts w:eastAsia="Times New Roman" w:cs="Times New Roman"/>
        </w:rPr>
        <w:t>Please list o</w:t>
      </w:r>
      <w:r w:rsidR="008B0427" w:rsidRPr="008B0427">
        <w:rPr>
          <w:rFonts w:eastAsia="Times New Roman" w:cs="Times New Roman"/>
        </w:rPr>
        <w:t>ther potential uses of the data at the end of the project</w:t>
      </w:r>
    </w:p>
    <w:p w14:paraId="106B64E1" w14:textId="77777777" w:rsidR="0075481B" w:rsidRPr="00E73E10" w:rsidRDefault="0075481B" w:rsidP="0075481B">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cstheme="minorHAnsi"/>
          <w:bCs/>
        </w:rPr>
        <w:t>Data will not be used for any other purposes than previously described.</w:t>
      </w:r>
    </w:p>
    <w:p w14:paraId="1098E686" w14:textId="77777777" w:rsidR="008B0427" w:rsidRDefault="006C634F" w:rsidP="00FD3BBE">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5.4 </w:t>
      </w:r>
      <w:r w:rsidR="001F10DE">
        <w:rPr>
          <w:rFonts w:eastAsia="Times New Roman" w:cs="Times New Roman"/>
        </w:rPr>
        <w:t>Please detail the p</w:t>
      </w:r>
      <w:r w:rsidR="008B0427" w:rsidRPr="008B0427">
        <w:rPr>
          <w:rFonts w:eastAsia="Times New Roman" w:cs="Times New Roman"/>
        </w:rPr>
        <w:t>roject closure processes</w:t>
      </w:r>
    </w:p>
    <w:p w14:paraId="3396E64F" w14:textId="77777777" w:rsidR="0075481B" w:rsidRPr="00E73E10" w:rsidRDefault="0075481B" w:rsidP="0075481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Upon completion of all data collection and data analysis, results will be submitted to peer-reviewed journals for publication. Following publication, all data will continue to be stored per methods outlined in Section 10.</w:t>
      </w:r>
    </w:p>
    <w:p w14:paraId="55FC3FEB" w14:textId="77777777" w:rsidR="008B0427" w:rsidRDefault="006C634F" w:rsidP="00FD3BBE">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5.5 </w:t>
      </w:r>
      <w:r w:rsidR="001F10DE">
        <w:rPr>
          <w:rFonts w:eastAsia="Times New Roman" w:cs="Times New Roman"/>
        </w:rPr>
        <w:t>Please outline your p</w:t>
      </w:r>
      <w:r w:rsidR="008B0427" w:rsidRPr="008B0427">
        <w:rPr>
          <w:rFonts w:eastAsia="Times New Roman" w:cs="Times New Roman"/>
        </w:rPr>
        <w:t xml:space="preserve">lans for sharing and/or future use of data and/or follow-up research </w:t>
      </w:r>
    </w:p>
    <w:p w14:paraId="36AE7C34" w14:textId="7A21B51A" w:rsidR="0075481B" w:rsidRPr="00E73E10" w:rsidRDefault="0075481B" w:rsidP="0075481B">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cstheme="minorHAnsi"/>
          <w:bCs/>
        </w:rPr>
        <w:t xml:space="preserve">The data and research findings from this study will be used to inform future research within the same field. </w:t>
      </w:r>
      <w:r w:rsidR="00BF792E">
        <w:rPr>
          <w:rFonts w:cstheme="minorHAnsi"/>
          <w:bCs/>
        </w:rPr>
        <w:t xml:space="preserve">This could include investigations of further blood markers related to α-lactalbumin supplementation within </w:t>
      </w:r>
      <w:r w:rsidR="00C40233">
        <w:rPr>
          <w:rFonts w:cstheme="minorHAnsi"/>
          <w:bCs/>
        </w:rPr>
        <w:t>trained populations</w:t>
      </w:r>
      <w:r w:rsidR="00BF792E">
        <w:rPr>
          <w:rFonts w:cstheme="minorHAnsi"/>
          <w:bCs/>
        </w:rPr>
        <w:t xml:space="preserve">. </w:t>
      </w:r>
      <w:r w:rsidRPr="00E73E10">
        <w:rPr>
          <w:rFonts w:cstheme="minorHAnsi"/>
          <w:bCs/>
        </w:rPr>
        <w:t>Any follow-up research will be conducted as a separate project.</w:t>
      </w:r>
      <w:r w:rsidR="00B764FD">
        <w:rPr>
          <w:rFonts w:cstheme="minorHAnsi"/>
          <w:bCs/>
        </w:rPr>
        <w:t xml:space="preserve"> Extended consent is being sought to use collected data in future research projects that are extension of, or closely related to, the original project or in the same general area of research.</w:t>
      </w:r>
    </w:p>
    <w:p w14:paraId="60AF3E9A" w14:textId="77777777" w:rsidR="008B0427" w:rsidRPr="008B0427" w:rsidRDefault="006C634F" w:rsidP="00FD3BBE">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5.6 </w:t>
      </w:r>
      <w:r w:rsidR="001F10DE">
        <w:rPr>
          <w:rFonts w:eastAsia="Times New Roman" w:cs="Times New Roman"/>
        </w:rPr>
        <w:t>Please describe any a</w:t>
      </w:r>
      <w:r w:rsidR="008B0427" w:rsidRPr="008B0427">
        <w:rPr>
          <w:rFonts w:eastAsia="Times New Roman" w:cs="Times New Roman"/>
        </w:rPr>
        <w:t>nticipated secondary use of data</w:t>
      </w:r>
    </w:p>
    <w:p w14:paraId="39CB3CBA" w14:textId="77777777" w:rsidR="0075481B" w:rsidRPr="00E73E10" w:rsidRDefault="0075481B" w:rsidP="0075481B">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There is no plan to use data collected within this project for any secondary use.</w:t>
      </w:r>
    </w:p>
    <w:p w14:paraId="59F749DA" w14:textId="77777777" w:rsidR="00FD3BBE" w:rsidRPr="00FD3BBE" w:rsidRDefault="00FD3BBE" w:rsidP="00FD3BBE">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sz w:val="2"/>
          <w:szCs w:val="2"/>
        </w:rPr>
      </w:pPr>
    </w:p>
    <w:p w14:paraId="7ED91CFD" w14:textId="77777777" w:rsidR="00246F5F" w:rsidRDefault="00246F5F" w:rsidP="000C586E">
      <w:pPr>
        <w:spacing w:after="120" w:line="240" w:lineRule="auto"/>
        <w:rPr>
          <w:sz w:val="2"/>
          <w:szCs w:val="2"/>
        </w:rPr>
      </w:pPr>
    </w:p>
    <w:p w14:paraId="7084155B" w14:textId="77777777" w:rsidR="00954589" w:rsidRDefault="00954589">
      <w:pPr>
        <w:rPr>
          <w:rFonts w:ascii="Calibri" w:hAnsi="Calibri" w:cs="Arial"/>
          <w:noProof/>
        </w:rPr>
      </w:pPr>
      <w:r>
        <w:rPr>
          <w:rFonts w:cs="Arial"/>
        </w:rPr>
        <w:br w:type="page"/>
      </w:r>
    </w:p>
    <w:p w14:paraId="6BCEE683" w14:textId="18EDA949" w:rsidR="00954589" w:rsidRPr="00954589" w:rsidRDefault="00954589" w:rsidP="00954589">
      <w:pPr>
        <w:pStyle w:val="EndNoteBibliography"/>
        <w:spacing w:after="0"/>
        <w:ind w:left="720" w:hanging="720"/>
        <w:rPr>
          <w:rFonts w:cs="Arial"/>
          <w:b/>
          <w:bCs/>
        </w:rPr>
      </w:pPr>
      <w:r w:rsidRPr="00954589">
        <w:rPr>
          <w:rFonts w:cs="Arial"/>
          <w:b/>
          <w:bCs/>
        </w:rPr>
        <w:lastRenderedPageBreak/>
        <w:t>References:</w:t>
      </w:r>
    </w:p>
    <w:p w14:paraId="236FF3EE" w14:textId="77777777" w:rsidR="00954589" w:rsidRDefault="00954589" w:rsidP="00954589">
      <w:pPr>
        <w:pStyle w:val="EndNoteBibliography"/>
        <w:spacing w:after="0"/>
        <w:ind w:left="720" w:hanging="720"/>
        <w:rPr>
          <w:rFonts w:cs="Arial"/>
        </w:rPr>
      </w:pPr>
    </w:p>
    <w:p w14:paraId="1F43A1A0" w14:textId="642C52CC" w:rsidR="00954589" w:rsidRPr="006D7F13" w:rsidRDefault="00954589" w:rsidP="00954589">
      <w:pPr>
        <w:pStyle w:val="EndNoteBibliography"/>
        <w:spacing w:after="0"/>
        <w:ind w:left="720" w:hanging="720"/>
      </w:pPr>
      <w:r>
        <w:rPr>
          <w:rFonts w:cs="Arial"/>
        </w:rPr>
        <w:fldChar w:fldCharType="begin"/>
      </w:r>
      <w:r>
        <w:rPr>
          <w:rFonts w:cs="Arial"/>
        </w:rPr>
        <w:instrText xml:space="preserve"> ADDIN EN.REFLIST </w:instrText>
      </w:r>
      <w:r>
        <w:rPr>
          <w:rFonts w:cs="Arial"/>
        </w:rPr>
        <w:fldChar w:fldCharType="separate"/>
      </w:r>
      <w:r w:rsidR="0073265F" w:rsidRPr="006D7F13">
        <w:t xml:space="preserve">Agnew Jr, H. W., Webb, W. B. &amp; Williams, R. L. 1966. The First Night Effect: An Eeg Studyof Sleep. </w:t>
      </w:r>
      <w:r w:rsidR="0073265F" w:rsidRPr="006D7F13">
        <w:rPr>
          <w:i/>
        </w:rPr>
        <w:t>Psychophysiology,</w:t>
      </w:r>
      <w:r w:rsidR="0073265F" w:rsidRPr="006D7F13">
        <w:t xml:space="preserve"> 2</w:t>
      </w:r>
      <w:r w:rsidR="0073265F" w:rsidRPr="006D7F13">
        <w:rPr>
          <w:b/>
        </w:rPr>
        <w:t>,</w:t>
      </w:r>
      <w:r w:rsidR="0073265F" w:rsidRPr="006D7F13">
        <w:t xml:space="preserve"> 263-266.</w:t>
      </w:r>
    </w:p>
    <w:p w14:paraId="009C34A5" w14:textId="3226415F" w:rsidR="00954589" w:rsidRPr="006D7F13" w:rsidRDefault="0073265F" w:rsidP="00954589">
      <w:pPr>
        <w:pStyle w:val="EndNoteBibliography"/>
        <w:spacing w:after="0"/>
        <w:ind w:left="720" w:hanging="720"/>
      </w:pPr>
      <w:r w:rsidRPr="006D7F13">
        <w:t xml:space="preserve">Baker, F. C. &amp; Lee, K. A. 2018. Menstrual Cycle Effects On Sleep. </w:t>
      </w:r>
      <w:r w:rsidRPr="006D7F13">
        <w:rPr>
          <w:i/>
        </w:rPr>
        <w:t>Sleep Medicine Clinics,</w:t>
      </w:r>
      <w:r w:rsidRPr="006D7F13">
        <w:t xml:space="preserve"> 13</w:t>
      </w:r>
      <w:r w:rsidRPr="006D7F13">
        <w:rPr>
          <w:b/>
        </w:rPr>
        <w:t>,</w:t>
      </w:r>
      <w:r w:rsidRPr="006D7F13">
        <w:t xml:space="preserve"> 283-294.</w:t>
      </w:r>
    </w:p>
    <w:p w14:paraId="039C564B" w14:textId="6B9C1192" w:rsidR="00954589" w:rsidRPr="006D7F13" w:rsidRDefault="0073265F" w:rsidP="00954589">
      <w:pPr>
        <w:pStyle w:val="EndNoteBibliography"/>
        <w:spacing w:after="0"/>
        <w:ind w:left="720" w:hanging="720"/>
      </w:pPr>
      <w:r w:rsidRPr="006D7F13">
        <w:t xml:space="preserve">De Pauw, K., Roelands, B., Cheung, S. S., De Geus, B., Rietjens, G. &amp; Meeusen, R. 2013. Guidelines To Classify Subject Groups In Sport-Science Research. </w:t>
      </w:r>
      <w:r w:rsidRPr="006D7F13">
        <w:rPr>
          <w:i/>
        </w:rPr>
        <w:t>International Journal Of Sports Physiology And Performance,</w:t>
      </w:r>
      <w:r w:rsidRPr="006D7F13">
        <w:t xml:space="preserve"> 8</w:t>
      </w:r>
      <w:r w:rsidRPr="006D7F13">
        <w:rPr>
          <w:b/>
        </w:rPr>
        <w:t>,</w:t>
      </w:r>
      <w:r w:rsidRPr="006D7F13">
        <w:t xml:space="preserve"> 111-122.</w:t>
      </w:r>
    </w:p>
    <w:p w14:paraId="1FA71F24" w14:textId="2B3162C4" w:rsidR="00954589" w:rsidRPr="006D7F13" w:rsidRDefault="0073265F" w:rsidP="00954589">
      <w:pPr>
        <w:pStyle w:val="EndNoteBibliography"/>
        <w:spacing w:after="0"/>
        <w:ind w:left="720" w:hanging="720"/>
      </w:pPr>
      <w:r w:rsidRPr="006D7F13">
        <w:t xml:space="preserve">Doherty, R., Madigan, S. M., Nevill, A., Warrington, G. &amp; Ellis, J. G. 2021. The Sleep And Recovery Practices Of Athletes. </w:t>
      </w:r>
      <w:r w:rsidRPr="006D7F13">
        <w:rPr>
          <w:i/>
        </w:rPr>
        <w:t>Nutrients,</w:t>
      </w:r>
      <w:r w:rsidRPr="006D7F13">
        <w:t xml:space="preserve"> 13</w:t>
      </w:r>
      <w:r w:rsidRPr="006D7F13">
        <w:rPr>
          <w:b/>
        </w:rPr>
        <w:t>,</w:t>
      </w:r>
      <w:r w:rsidRPr="006D7F13">
        <w:t xml:space="preserve"> 1330.</w:t>
      </w:r>
    </w:p>
    <w:p w14:paraId="69626746" w14:textId="24A62EBD" w:rsidR="00954589" w:rsidRPr="006D7F13" w:rsidRDefault="0073265F" w:rsidP="00954589">
      <w:pPr>
        <w:pStyle w:val="EndNoteBibliography"/>
        <w:spacing w:after="0"/>
        <w:ind w:left="720" w:hanging="720"/>
      </w:pPr>
      <w:r w:rsidRPr="006D7F13">
        <w:t xml:space="preserve">Falkenberg, E., Aisbett, B., Lastella, M., Roberts, S. &amp; Condo, D. 2021. Nutrient Intake, Meal Timing And Sleep In Elite Male Australian Football Players. </w:t>
      </w:r>
      <w:r w:rsidRPr="006D7F13">
        <w:rPr>
          <w:i/>
        </w:rPr>
        <w:t>Journal Of Science And Medicine In Sport,</w:t>
      </w:r>
      <w:r w:rsidRPr="006D7F13">
        <w:t xml:space="preserve"> 24</w:t>
      </w:r>
      <w:r w:rsidRPr="006D7F13">
        <w:rPr>
          <w:b/>
        </w:rPr>
        <w:t>,</w:t>
      </w:r>
      <w:r w:rsidRPr="006D7F13">
        <w:t xml:space="preserve"> 7-12.</w:t>
      </w:r>
    </w:p>
    <w:p w14:paraId="7F20D602" w14:textId="33F9A8D1" w:rsidR="00954589" w:rsidRPr="006D7F13" w:rsidRDefault="0073265F" w:rsidP="00954589">
      <w:pPr>
        <w:pStyle w:val="EndNoteBibliography"/>
        <w:spacing w:after="0"/>
        <w:ind w:left="720" w:hanging="720"/>
      </w:pPr>
      <w:r w:rsidRPr="006D7F13">
        <w:t xml:space="preserve">Knowles, O. E., Aisbett, B., Main, L. C., Drinkwater, E. J., Orellana, L. &amp; Lamon, S. 2019. Resistance Training And Skeletal Muscle Protein Metabolism In Eumenorrheic Females: Implications For Researchers And Practitioners. </w:t>
      </w:r>
      <w:r w:rsidRPr="006D7F13">
        <w:rPr>
          <w:i/>
        </w:rPr>
        <w:t>Sports Medicine,</w:t>
      </w:r>
      <w:r w:rsidRPr="006D7F13">
        <w:t xml:space="preserve"> 49</w:t>
      </w:r>
      <w:r w:rsidRPr="006D7F13">
        <w:rPr>
          <w:b/>
        </w:rPr>
        <w:t>,</w:t>
      </w:r>
      <w:r w:rsidRPr="006D7F13">
        <w:t xml:space="preserve"> 1637-1650.</w:t>
      </w:r>
    </w:p>
    <w:p w14:paraId="29BF10B3" w14:textId="7295E3F2" w:rsidR="00954589" w:rsidRPr="006D7F13" w:rsidRDefault="0073265F" w:rsidP="00954589">
      <w:pPr>
        <w:pStyle w:val="EndNoteBibliography"/>
        <w:spacing w:after="0"/>
        <w:ind w:left="720" w:hanging="720"/>
      </w:pPr>
      <w:r w:rsidRPr="006D7F13">
        <w:t xml:space="preserve">Lastella, M., Roach, G. D., Halson, S. L. &amp; Sargent, C. 2015. Sleep/Wake Behaviours Of Elite Athletes From Individual And Team Sports. </w:t>
      </w:r>
      <w:r w:rsidRPr="006D7F13">
        <w:rPr>
          <w:i/>
        </w:rPr>
        <w:t>European Journal Of Sport Science,</w:t>
      </w:r>
      <w:r w:rsidRPr="006D7F13">
        <w:t xml:space="preserve"> 15</w:t>
      </w:r>
      <w:r w:rsidRPr="006D7F13">
        <w:rPr>
          <w:b/>
        </w:rPr>
        <w:t>,</w:t>
      </w:r>
      <w:r w:rsidRPr="006D7F13">
        <w:t xml:space="preserve"> 94-100.</w:t>
      </w:r>
    </w:p>
    <w:p w14:paraId="21F0742D" w14:textId="76533017" w:rsidR="00954589" w:rsidRPr="006D7F13" w:rsidRDefault="0073265F" w:rsidP="00954589">
      <w:pPr>
        <w:pStyle w:val="EndNoteBibliography"/>
        <w:spacing w:after="0"/>
        <w:ind w:left="720" w:hanging="720"/>
      </w:pPr>
      <w:r w:rsidRPr="006D7F13">
        <w:t xml:space="preserve">Macinnis, M. J., Dziedzic, C. E., Wood, E., Oikawa, S. Y. &amp; Phillips, S. M. 2020. Presleep Α-Lactalbumin Consumption Does Not Improve Sleep Quality Or Time-Trial Performance In Cyclists. </w:t>
      </w:r>
      <w:r w:rsidRPr="006D7F13">
        <w:rPr>
          <w:i/>
        </w:rPr>
        <w:t>International Journal Of Sport Nutrition And Exercise Metabolism,</w:t>
      </w:r>
      <w:r w:rsidRPr="006D7F13">
        <w:t xml:space="preserve"> 30</w:t>
      </w:r>
      <w:r w:rsidRPr="006D7F13">
        <w:rPr>
          <w:b/>
        </w:rPr>
        <w:t>,</w:t>
      </w:r>
      <w:r w:rsidRPr="006D7F13">
        <w:t xml:space="preserve"> 197-202.</w:t>
      </w:r>
    </w:p>
    <w:p w14:paraId="20A5B153" w14:textId="2FC2C4B4" w:rsidR="00954589" w:rsidRPr="006D7F13" w:rsidRDefault="0073265F" w:rsidP="00954589">
      <w:pPr>
        <w:pStyle w:val="EndNoteBibliography"/>
        <w:spacing w:after="0"/>
        <w:ind w:left="720" w:hanging="720"/>
      </w:pPr>
      <w:r w:rsidRPr="006D7F13">
        <w:t xml:space="preserve">Manber, R. &amp; Bootzin, R. R. 1997. Sleep And The Menstrual Cycle. </w:t>
      </w:r>
      <w:r w:rsidRPr="006D7F13">
        <w:rPr>
          <w:i/>
        </w:rPr>
        <w:t>Health Psychology,</w:t>
      </w:r>
      <w:r w:rsidRPr="006D7F13">
        <w:t xml:space="preserve"> 16</w:t>
      </w:r>
      <w:r w:rsidRPr="006D7F13">
        <w:rPr>
          <w:b/>
        </w:rPr>
        <w:t>,</w:t>
      </w:r>
      <w:r w:rsidRPr="006D7F13">
        <w:t xml:space="preserve"> 209.</w:t>
      </w:r>
    </w:p>
    <w:p w14:paraId="0F9081DD" w14:textId="43DEB98C" w:rsidR="00954589" w:rsidRPr="006D7F13" w:rsidRDefault="0073265F" w:rsidP="00954589">
      <w:pPr>
        <w:pStyle w:val="EndNoteBibliography"/>
        <w:spacing w:after="0"/>
        <w:ind w:left="720" w:hanging="720"/>
      </w:pPr>
      <w:r w:rsidRPr="006D7F13">
        <w:t xml:space="preserve">Mihm, M., Gangooly, S. &amp; Muttukrishna, S. 2011. The Normal Menstrual Cycle In Women. </w:t>
      </w:r>
      <w:r w:rsidRPr="006D7F13">
        <w:rPr>
          <w:i/>
        </w:rPr>
        <w:t>Animal Reproduction Science,</w:t>
      </w:r>
      <w:r w:rsidRPr="006D7F13">
        <w:t xml:space="preserve"> 124</w:t>
      </w:r>
      <w:r w:rsidRPr="006D7F13">
        <w:rPr>
          <w:b/>
        </w:rPr>
        <w:t>,</w:t>
      </w:r>
      <w:r w:rsidRPr="006D7F13">
        <w:t xml:space="preserve"> 229-236.</w:t>
      </w:r>
    </w:p>
    <w:p w14:paraId="35D2C46B" w14:textId="65C122B7" w:rsidR="00954589" w:rsidRPr="006D7F13" w:rsidRDefault="0073265F" w:rsidP="00954589">
      <w:pPr>
        <w:pStyle w:val="EndNoteBibliography"/>
        <w:spacing w:after="0"/>
        <w:ind w:left="720" w:hanging="720"/>
      </w:pPr>
      <w:r w:rsidRPr="006D7F13">
        <w:t xml:space="preserve">Miles, K. H., Clark, B., Fowler, P. M., Gratwicke, M. J., Martin, K., Welvaert, M., Miller, J. &amp; Pumpa, K. L. 2021. ɑ-Lactalbumin Improves Sleep And Recovery Post Simulated Evening Competition In Female Athletes. </w:t>
      </w:r>
      <w:r w:rsidRPr="006D7F13">
        <w:rPr>
          <w:i/>
        </w:rPr>
        <w:t>Medicine &amp; Science In Sports &amp; Exercise</w:t>
      </w:r>
      <w:r w:rsidRPr="006D7F13">
        <w:t>.</w:t>
      </w:r>
    </w:p>
    <w:p w14:paraId="71C5FB22" w14:textId="6ED48835" w:rsidR="00954589" w:rsidRPr="006D7F13" w:rsidRDefault="0073265F" w:rsidP="00954589">
      <w:pPr>
        <w:pStyle w:val="EndNoteBibliography"/>
        <w:spacing w:after="0"/>
        <w:ind w:left="720" w:hanging="720"/>
      </w:pPr>
      <w:r w:rsidRPr="006D7F13">
        <w:t xml:space="preserve">Oikawa, S. Y., Macinnis, M. J., Tripp, T. R., Mcglory, C., Baker, S. K. &amp; Phillips, S. M. 2019. Lactalbumin, Not Collagen, Augments Muscle Protein Synthesis With Aerobic Exercise. </w:t>
      </w:r>
      <w:r w:rsidRPr="006D7F13">
        <w:rPr>
          <w:i/>
        </w:rPr>
        <w:t>Medicine And Science In Sports And Exercise</w:t>
      </w:r>
      <w:r w:rsidRPr="006D7F13">
        <w:t>.</w:t>
      </w:r>
    </w:p>
    <w:p w14:paraId="53404561" w14:textId="71BE3B25" w:rsidR="00954589" w:rsidRPr="006D7F13" w:rsidRDefault="0073265F" w:rsidP="00954589">
      <w:pPr>
        <w:pStyle w:val="EndNoteBibliography"/>
        <w:spacing w:after="0"/>
        <w:ind w:left="720" w:hanging="720"/>
      </w:pPr>
      <w:r w:rsidRPr="006D7F13">
        <w:t>Reed, B. G. &amp; Carr, B. R. 2015. The Normal Menstrual Cycle And The Control Of Ovulation.</w:t>
      </w:r>
    </w:p>
    <w:p w14:paraId="63B28828" w14:textId="12068BFC" w:rsidR="00954589" w:rsidRPr="006D7F13" w:rsidRDefault="0073265F" w:rsidP="00954589">
      <w:pPr>
        <w:pStyle w:val="EndNoteBibliography"/>
        <w:spacing w:after="0"/>
        <w:ind w:left="720" w:hanging="720"/>
      </w:pPr>
      <w:r w:rsidRPr="006D7F13">
        <w:t xml:space="preserve">Scott, W. A. 2002. Maximizing Performance And The Prevention Of Injuries In Competitive Athletes. </w:t>
      </w:r>
      <w:r w:rsidRPr="006D7F13">
        <w:rPr>
          <w:i/>
        </w:rPr>
        <w:t>Current Sports Medicine Reports (Lippincott Williams &amp; Wilkins),</w:t>
      </w:r>
      <w:r w:rsidRPr="006D7F13">
        <w:t xml:space="preserve"> 1</w:t>
      </w:r>
      <w:r w:rsidRPr="006D7F13">
        <w:rPr>
          <w:b/>
        </w:rPr>
        <w:t>,</w:t>
      </w:r>
      <w:r w:rsidRPr="006D7F13">
        <w:t xml:space="preserve"> 184-190.</w:t>
      </w:r>
    </w:p>
    <w:p w14:paraId="531E5247" w14:textId="1E8FE648" w:rsidR="00954589" w:rsidRPr="006D7F13" w:rsidRDefault="0073265F" w:rsidP="00954589">
      <w:pPr>
        <w:pStyle w:val="EndNoteBibliography"/>
        <w:spacing w:after="0"/>
        <w:ind w:left="720" w:hanging="720"/>
      </w:pPr>
      <w:r w:rsidRPr="006D7F13">
        <w:t xml:space="preserve">Silber, B. Y. &amp; Schmitt, J. A. J. 2010. Effects Of Tryptophan Loading On Human Cognition, Mood, And Sleep. </w:t>
      </w:r>
      <w:r w:rsidRPr="006D7F13">
        <w:rPr>
          <w:i/>
        </w:rPr>
        <w:t>Neuroscience &amp; Biobehavioral Reviews,</w:t>
      </w:r>
      <w:r w:rsidRPr="006D7F13">
        <w:t xml:space="preserve"> 34</w:t>
      </w:r>
      <w:r w:rsidRPr="006D7F13">
        <w:rPr>
          <w:b/>
        </w:rPr>
        <w:t>,</w:t>
      </w:r>
      <w:r w:rsidRPr="006D7F13">
        <w:t xml:space="preserve"> 387-407.</w:t>
      </w:r>
    </w:p>
    <w:p w14:paraId="4D474F46" w14:textId="1B211021" w:rsidR="00954589" w:rsidRPr="006D7F13" w:rsidRDefault="0073265F" w:rsidP="00954589">
      <w:pPr>
        <w:pStyle w:val="EndNoteBibliography"/>
        <w:spacing w:after="0"/>
        <w:ind w:left="720" w:hanging="720"/>
      </w:pPr>
      <w:r w:rsidRPr="006D7F13">
        <w:t xml:space="preserve">Thomas, D. T., Erdman, K. A. &amp; Burke, L. M. 2016. Position Of The Academy Of Nutrition And Dietetics, Dietitians Of Canada, And The American College Of Sports Medicine: Nutrition And Athletic Performance. </w:t>
      </w:r>
      <w:r w:rsidRPr="006D7F13">
        <w:rPr>
          <w:i/>
        </w:rPr>
        <w:t>Journal Of The Academy Of Nutrition And Dietetics,</w:t>
      </w:r>
      <w:r w:rsidRPr="006D7F13">
        <w:t xml:space="preserve"> 116</w:t>
      </w:r>
      <w:r w:rsidRPr="006D7F13">
        <w:rPr>
          <w:b/>
        </w:rPr>
        <w:t>,</w:t>
      </w:r>
      <w:r w:rsidRPr="006D7F13">
        <w:t xml:space="preserve"> 501-528.</w:t>
      </w:r>
    </w:p>
    <w:p w14:paraId="43B91655" w14:textId="0E588E81" w:rsidR="00954589" w:rsidRPr="006D7F13" w:rsidRDefault="0073265F" w:rsidP="00954589">
      <w:pPr>
        <w:pStyle w:val="EndNoteBibliography"/>
        <w:spacing w:after="0"/>
        <w:ind w:left="720" w:hanging="720"/>
      </w:pPr>
      <w:r w:rsidRPr="006D7F13">
        <w:t xml:space="preserve">Walsh, N. P., Halson, S. L., Sargent, C., Roach, G. D., Nédélec, M., Gupta, L., Leeder, J., Fullagar, H. H., Coutts, A. J. &amp; Edwards, B. J. 2021. Sleep And The Athlete: Narrative Review And 2021 Expert Consensus Recommendations. </w:t>
      </w:r>
      <w:r w:rsidRPr="006D7F13">
        <w:rPr>
          <w:i/>
        </w:rPr>
        <w:t>British Journal Of Sports Medicine,</w:t>
      </w:r>
      <w:r w:rsidRPr="006D7F13">
        <w:t xml:space="preserve"> 55</w:t>
      </w:r>
      <w:r w:rsidRPr="006D7F13">
        <w:rPr>
          <w:b/>
        </w:rPr>
        <w:t>,</w:t>
      </w:r>
      <w:r w:rsidRPr="006D7F13">
        <w:t xml:space="preserve"> 356-368.</w:t>
      </w:r>
    </w:p>
    <w:p w14:paraId="2E9A95EB" w14:textId="0EB4C567" w:rsidR="00954589" w:rsidRPr="006D7F13" w:rsidRDefault="0073265F" w:rsidP="00954589">
      <w:pPr>
        <w:pStyle w:val="EndNoteBibliography"/>
        <w:ind w:left="720" w:hanging="720"/>
      </w:pPr>
      <w:r w:rsidRPr="006D7F13">
        <w:t xml:space="preserve">Wurtman, R. J., Wurtman, J. J., Regan, M. M., Mcdermott, J. M., Tsay, R. H. &amp; Breu, J. J. 2003. Effects Of Normal Meals Rich In Carbohydrates Or Proteins On Plasma Tryptophan And Tyrosine Ratios. </w:t>
      </w:r>
      <w:r w:rsidRPr="006D7F13">
        <w:rPr>
          <w:i/>
        </w:rPr>
        <w:t>The American Journal Of Clinical Nutrition,</w:t>
      </w:r>
      <w:r w:rsidRPr="006D7F13">
        <w:t xml:space="preserve"> 77</w:t>
      </w:r>
      <w:r w:rsidRPr="006D7F13">
        <w:rPr>
          <w:b/>
        </w:rPr>
        <w:t>,</w:t>
      </w:r>
      <w:r w:rsidRPr="006D7F13">
        <w:t xml:space="preserve"> 128-132.</w:t>
      </w:r>
    </w:p>
    <w:p w14:paraId="6A3A0C38" w14:textId="16343AF9" w:rsidR="000C586E" w:rsidRDefault="00954589" w:rsidP="00954589">
      <w:pPr>
        <w:spacing w:after="120" w:line="240" w:lineRule="auto"/>
        <w:rPr>
          <w:rFonts w:cs="Arial"/>
        </w:rPr>
      </w:pPr>
      <w:r>
        <w:rPr>
          <w:rFonts w:cs="Arial"/>
        </w:rPr>
        <w:fldChar w:fldCharType="end"/>
      </w:r>
    </w:p>
    <w:p w14:paraId="13673528" w14:textId="663DA9B0" w:rsidR="00C63059" w:rsidRPr="006C0BC5" w:rsidRDefault="00C63059" w:rsidP="00AB3D91">
      <w:pPr>
        <w:rPr>
          <w:rFonts w:cs="Arial"/>
        </w:rPr>
      </w:pPr>
    </w:p>
    <w:sectPr w:rsidR="00C63059" w:rsidRPr="006C0BC5" w:rsidSect="00E66378">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DED661" w14:textId="77777777" w:rsidR="00533BC1" w:rsidRDefault="00533BC1" w:rsidP="006C0BC5">
      <w:pPr>
        <w:spacing w:after="0" w:line="240" w:lineRule="auto"/>
      </w:pPr>
      <w:r>
        <w:separator/>
      </w:r>
    </w:p>
  </w:endnote>
  <w:endnote w:type="continuationSeparator" w:id="0">
    <w:p w14:paraId="43F695F5" w14:textId="77777777" w:rsidR="00533BC1" w:rsidRDefault="00533BC1" w:rsidP="006C0B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755348" w14:textId="13232920" w:rsidR="00546AB0" w:rsidRDefault="00546AB0">
    <w:pPr>
      <w:pStyle w:val="Footer"/>
    </w:pPr>
    <w:r>
      <w:rPr>
        <w:sz w:val="18"/>
        <w:szCs w:val="18"/>
      </w:rPr>
      <w:t>DUHREC Project Description/Protocol (version 3, dated May 2021)</w:t>
    </w:r>
    <w:r>
      <w:rPr>
        <w:sz w:val="18"/>
        <w:szCs w:val="18"/>
      </w:rPr>
      <w:tab/>
    </w:r>
    <w:r w:rsidRPr="00A76873">
      <w:rPr>
        <w:sz w:val="18"/>
        <w:szCs w:val="18"/>
      </w:rPr>
      <w:fldChar w:fldCharType="begin"/>
    </w:r>
    <w:r w:rsidRPr="00A76873">
      <w:rPr>
        <w:sz w:val="18"/>
        <w:szCs w:val="18"/>
      </w:rPr>
      <w:instrText xml:space="preserve"> PAGE   \* MERGEFORMAT </w:instrText>
    </w:r>
    <w:r w:rsidRPr="00A76873">
      <w:rPr>
        <w:sz w:val="18"/>
        <w:szCs w:val="18"/>
      </w:rPr>
      <w:fldChar w:fldCharType="separate"/>
    </w:r>
    <w:r>
      <w:rPr>
        <w:noProof/>
        <w:sz w:val="18"/>
        <w:szCs w:val="18"/>
      </w:rPr>
      <w:t>6</w:t>
    </w:r>
    <w:r w:rsidRPr="00A76873">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3A5250" w14:textId="77777777" w:rsidR="00533BC1" w:rsidRDefault="00533BC1" w:rsidP="006C0BC5">
      <w:pPr>
        <w:spacing w:after="0" w:line="240" w:lineRule="auto"/>
      </w:pPr>
      <w:r>
        <w:separator/>
      </w:r>
    </w:p>
  </w:footnote>
  <w:footnote w:type="continuationSeparator" w:id="0">
    <w:p w14:paraId="60E40DEC" w14:textId="77777777" w:rsidR="00533BC1" w:rsidRDefault="00533BC1" w:rsidP="006C0B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81F09"/>
    <w:multiLevelType w:val="multilevel"/>
    <w:tmpl w:val="CC20A2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E7644E"/>
    <w:multiLevelType w:val="multilevel"/>
    <w:tmpl w:val="C70A62C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17E14975"/>
    <w:multiLevelType w:val="multilevel"/>
    <w:tmpl w:val="8758C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8E1EF2"/>
    <w:multiLevelType w:val="hybridMultilevel"/>
    <w:tmpl w:val="E1F0585E"/>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3771978"/>
    <w:multiLevelType w:val="multilevel"/>
    <w:tmpl w:val="B2D8B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905169C"/>
    <w:multiLevelType w:val="multilevel"/>
    <w:tmpl w:val="0BD68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23064E"/>
    <w:multiLevelType w:val="hybridMultilevel"/>
    <w:tmpl w:val="3A6225E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C134597"/>
    <w:multiLevelType w:val="multilevel"/>
    <w:tmpl w:val="EF983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DC24064"/>
    <w:multiLevelType w:val="multilevel"/>
    <w:tmpl w:val="E4D8B1E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4FB815BB"/>
    <w:multiLevelType w:val="multilevel"/>
    <w:tmpl w:val="93940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62939E1"/>
    <w:multiLevelType w:val="hybridMultilevel"/>
    <w:tmpl w:val="17323AA2"/>
    <w:lvl w:ilvl="0" w:tplc="D714AF84">
      <w:start w:val="1"/>
      <w:numFmt w:val="lowerLetter"/>
      <w:lvlText w:val="%1."/>
      <w:lvlJc w:val="left"/>
      <w:pPr>
        <w:ind w:left="720" w:hanging="360"/>
      </w:pPr>
      <w:rPr>
        <w:rFonts w:hint="default"/>
        <w:b w:val="0"/>
        <w:bCs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C054EB5"/>
    <w:multiLevelType w:val="multilevel"/>
    <w:tmpl w:val="76925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22B3D89"/>
    <w:multiLevelType w:val="multilevel"/>
    <w:tmpl w:val="D0A4DA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B62665"/>
    <w:multiLevelType w:val="hybridMultilevel"/>
    <w:tmpl w:val="BA503B32"/>
    <w:lvl w:ilvl="0" w:tplc="61FEE276">
      <w:start w:val="1"/>
      <w:numFmt w:val="lowerLetter"/>
      <w:lvlText w:val="%1."/>
      <w:lvlJc w:val="left"/>
      <w:pPr>
        <w:ind w:left="770" w:hanging="360"/>
      </w:pPr>
      <w:rPr>
        <w:b w:val="0"/>
        <w:bCs/>
      </w:rPr>
    </w:lvl>
    <w:lvl w:ilvl="1" w:tplc="0C090019" w:tentative="1">
      <w:start w:val="1"/>
      <w:numFmt w:val="lowerLetter"/>
      <w:lvlText w:val="%2."/>
      <w:lvlJc w:val="left"/>
      <w:pPr>
        <w:ind w:left="1490" w:hanging="360"/>
      </w:pPr>
    </w:lvl>
    <w:lvl w:ilvl="2" w:tplc="0C09001B" w:tentative="1">
      <w:start w:val="1"/>
      <w:numFmt w:val="lowerRoman"/>
      <w:lvlText w:val="%3."/>
      <w:lvlJc w:val="right"/>
      <w:pPr>
        <w:ind w:left="2210" w:hanging="180"/>
      </w:pPr>
    </w:lvl>
    <w:lvl w:ilvl="3" w:tplc="0C09000F" w:tentative="1">
      <w:start w:val="1"/>
      <w:numFmt w:val="decimal"/>
      <w:lvlText w:val="%4."/>
      <w:lvlJc w:val="left"/>
      <w:pPr>
        <w:ind w:left="2930" w:hanging="360"/>
      </w:pPr>
    </w:lvl>
    <w:lvl w:ilvl="4" w:tplc="0C090019" w:tentative="1">
      <w:start w:val="1"/>
      <w:numFmt w:val="lowerLetter"/>
      <w:lvlText w:val="%5."/>
      <w:lvlJc w:val="left"/>
      <w:pPr>
        <w:ind w:left="3650" w:hanging="360"/>
      </w:pPr>
    </w:lvl>
    <w:lvl w:ilvl="5" w:tplc="0C09001B" w:tentative="1">
      <w:start w:val="1"/>
      <w:numFmt w:val="lowerRoman"/>
      <w:lvlText w:val="%6."/>
      <w:lvlJc w:val="right"/>
      <w:pPr>
        <w:ind w:left="4370" w:hanging="180"/>
      </w:pPr>
    </w:lvl>
    <w:lvl w:ilvl="6" w:tplc="0C09000F" w:tentative="1">
      <w:start w:val="1"/>
      <w:numFmt w:val="decimal"/>
      <w:lvlText w:val="%7."/>
      <w:lvlJc w:val="left"/>
      <w:pPr>
        <w:ind w:left="5090" w:hanging="360"/>
      </w:pPr>
    </w:lvl>
    <w:lvl w:ilvl="7" w:tplc="0C090019" w:tentative="1">
      <w:start w:val="1"/>
      <w:numFmt w:val="lowerLetter"/>
      <w:lvlText w:val="%8."/>
      <w:lvlJc w:val="left"/>
      <w:pPr>
        <w:ind w:left="5810" w:hanging="360"/>
      </w:pPr>
    </w:lvl>
    <w:lvl w:ilvl="8" w:tplc="0C09001B" w:tentative="1">
      <w:start w:val="1"/>
      <w:numFmt w:val="lowerRoman"/>
      <w:lvlText w:val="%9."/>
      <w:lvlJc w:val="right"/>
      <w:pPr>
        <w:ind w:left="6530" w:hanging="180"/>
      </w:pPr>
    </w:lvl>
  </w:abstractNum>
  <w:abstractNum w:abstractNumId="14" w15:restartNumberingAfterBreak="0">
    <w:nsid w:val="7EFE2DAE"/>
    <w:multiLevelType w:val="multilevel"/>
    <w:tmpl w:val="45FA1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FA65EEA"/>
    <w:multiLevelType w:val="multilevel"/>
    <w:tmpl w:val="F4DA16E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abstractNumId w:val="14"/>
  </w:num>
  <w:num w:numId="2">
    <w:abstractNumId w:val="7"/>
  </w:num>
  <w:num w:numId="3">
    <w:abstractNumId w:val="11"/>
  </w:num>
  <w:num w:numId="4">
    <w:abstractNumId w:val="4"/>
  </w:num>
  <w:num w:numId="5">
    <w:abstractNumId w:val="0"/>
  </w:num>
  <w:num w:numId="6">
    <w:abstractNumId w:val="5"/>
  </w:num>
  <w:num w:numId="7">
    <w:abstractNumId w:val="9"/>
  </w:num>
  <w:num w:numId="8">
    <w:abstractNumId w:val="2"/>
  </w:num>
  <w:num w:numId="9">
    <w:abstractNumId w:val="8"/>
  </w:num>
  <w:num w:numId="10">
    <w:abstractNumId w:val="15"/>
  </w:num>
  <w:num w:numId="11">
    <w:abstractNumId w:val="12"/>
  </w:num>
  <w:num w:numId="12">
    <w:abstractNumId w:val="1"/>
  </w:num>
  <w:num w:numId="13">
    <w:abstractNumId w:val="6"/>
  </w:num>
  <w:num w:numId="14">
    <w:abstractNumId w:val="3"/>
  </w:num>
  <w:num w:numId="15">
    <w:abstractNumId w:val="10"/>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xferreoft9s4exee6p0x27t9vfzddess0r&quot;&gt;Literature Review&lt;record-ids&gt;&lt;item&gt;11&lt;/item&gt;&lt;item&gt;88&lt;/item&gt;&lt;item&gt;96&lt;/item&gt;&lt;item&gt;116&lt;/item&gt;&lt;item&gt;119&lt;/item&gt;&lt;item&gt;129&lt;/item&gt;&lt;item&gt;170&lt;/item&gt;&lt;item&gt;208&lt;/item&gt;&lt;item&gt;209&lt;/item&gt;&lt;item&gt;229&lt;/item&gt;&lt;item&gt;236&lt;/item&gt;&lt;item&gt;255&lt;/item&gt;&lt;item&gt;349&lt;/item&gt;&lt;item&gt;369&lt;/item&gt;&lt;item&gt;444&lt;/item&gt;&lt;item&gt;445&lt;/item&gt;&lt;item&gt;462&lt;/item&gt;&lt;item&gt;463&lt;/item&gt;&lt;/record-ids&gt;&lt;/item&gt;&lt;/Libraries&gt;"/>
  </w:docVars>
  <w:rsids>
    <w:rsidRoot w:val="008B0427"/>
    <w:rsid w:val="00031534"/>
    <w:rsid w:val="0008211D"/>
    <w:rsid w:val="000B2AB9"/>
    <w:rsid w:val="000C586E"/>
    <w:rsid w:val="000C64E9"/>
    <w:rsid w:val="000E5035"/>
    <w:rsid w:val="000F1A8C"/>
    <w:rsid w:val="00110F12"/>
    <w:rsid w:val="00126B53"/>
    <w:rsid w:val="001A41DA"/>
    <w:rsid w:val="001F10DE"/>
    <w:rsid w:val="00205683"/>
    <w:rsid w:val="00210F69"/>
    <w:rsid w:val="00246F5F"/>
    <w:rsid w:val="0026408E"/>
    <w:rsid w:val="00276D96"/>
    <w:rsid w:val="002C0D23"/>
    <w:rsid w:val="002D1303"/>
    <w:rsid w:val="002D6869"/>
    <w:rsid w:val="003006D1"/>
    <w:rsid w:val="00310596"/>
    <w:rsid w:val="00356DA8"/>
    <w:rsid w:val="003A6268"/>
    <w:rsid w:val="003E7BC4"/>
    <w:rsid w:val="003F0602"/>
    <w:rsid w:val="003F72AB"/>
    <w:rsid w:val="004441FE"/>
    <w:rsid w:val="00447790"/>
    <w:rsid w:val="00461D6E"/>
    <w:rsid w:val="0049487E"/>
    <w:rsid w:val="004A0F31"/>
    <w:rsid w:val="004A7CE2"/>
    <w:rsid w:val="004B6BBF"/>
    <w:rsid w:val="004F0ABB"/>
    <w:rsid w:val="004F0B73"/>
    <w:rsid w:val="00514CEB"/>
    <w:rsid w:val="00532343"/>
    <w:rsid w:val="00533BC1"/>
    <w:rsid w:val="00543947"/>
    <w:rsid w:val="00546AB0"/>
    <w:rsid w:val="00552161"/>
    <w:rsid w:val="005B0CC7"/>
    <w:rsid w:val="00613994"/>
    <w:rsid w:val="00673CDC"/>
    <w:rsid w:val="006847EB"/>
    <w:rsid w:val="00690291"/>
    <w:rsid w:val="006945B0"/>
    <w:rsid w:val="006B5EDF"/>
    <w:rsid w:val="006C01EA"/>
    <w:rsid w:val="006C0BC5"/>
    <w:rsid w:val="006C634F"/>
    <w:rsid w:val="006D7F13"/>
    <w:rsid w:val="006E3880"/>
    <w:rsid w:val="0071712C"/>
    <w:rsid w:val="0073265F"/>
    <w:rsid w:val="00733A82"/>
    <w:rsid w:val="00745254"/>
    <w:rsid w:val="007468F0"/>
    <w:rsid w:val="0075481B"/>
    <w:rsid w:val="007652E3"/>
    <w:rsid w:val="007A5F33"/>
    <w:rsid w:val="007E60F0"/>
    <w:rsid w:val="007F75FA"/>
    <w:rsid w:val="00854163"/>
    <w:rsid w:val="0085419C"/>
    <w:rsid w:val="008A7A74"/>
    <w:rsid w:val="008B0427"/>
    <w:rsid w:val="008B63CD"/>
    <w:rsid w:val="008C4B5F"/>
    <w:rsid w:val="008C7A1F"/>
    <w:rsid w:val="00922228"/>
    <w:rsid w:val="0093322C"/>
    <w:rsid w:val="00953B2C"/>
    <w:rsid w:val="00954589"/>
    <w:rsid w:val="00994216"/>
    <w:rsid w:val="009A3DFE"/>
    <w:rsid w:val="009D67E2"/>
    <w:rsid w:val="009E58CB"/>
    <w:rsid w:val="009F5021"/>
    <w:rsid w:val="00A35006"/>
    <w:rsid w:val="00A3564E"/>
    <w:rsid w:val="00A53A3D"/>
    <w:rsid w:val="00A63862"/>
    <w:rsid w:val="00A8046E"/>
    <w:rsid w:val="00AA7AA0"/>
    <w:rsid w:val="00AB0E64"/>
    <w:rsid w:val="00AB3D91"/>
    <w:rsid w:val="00AC5CE3"/>
    <w:rsid w:val="00AD62B9"/>
    <w:rsid w:val="00B07F10"/>
    <w:rsid w:val="00B14160"/>
    <w:rsid w:val="00B204E5"/>
    <w:rsid w:val="00B635FF"/>
    <w:rsid w:val="00B764FD"/>
    <w:rsid w:val="00BC1414"/>
    <w:rsid w:val="00BC1EDD"/>
    <w:rsid w:val="00BE43B0"/>
    <w:rsid w:val="00BE5A73"/>
    <w:rsid w:val="00BF3B2B"/>
    <w:rsid w:val="00BF792E"/>
    <w:rsid w:val="00C04ACC"/>
    <w:rsid w:val="00C11D74"/>
    <w:rsid w:val="00C33016"/>
    <w:rsid w:val="00C3709B"/>
    <w:rsid w:val="00C40233"/>
    <w:rsid w:val="00C44484"/>
    <w:rsid w:val="00C479B0"/>
    <w:rsid w:val="00C63059"/>
    <w:rsid w:val="00C72123"/>
    <w:rsid w:val="00C81EB2"/>
    <w:rsid w:val="00C95CCE"/>
    <w:rsid w:val="00C95CD8"/>
    <w:rsid w:val="00D32C41"/>
    <w:rsid w:val="00D33ABD"/>
    <w:rsid w:val="00D658F4"/>
    <w:rsid w:val="00D65A30"/>
    <w:rsid w:val="00D706B2"/>
    <w:rsid w:val="00D90E07"/>
    <w:rsid w:val="00D950B0"/>
    <w:rsid w:val="00DE13B8"/>
    <w:rsid w:val="00E16EE7"/>
    <w:rsid w:val="00E27E22"/>
    <w:rsid w:val="00E44F40"/>
    <w:rsid w:val="00E626E4"/>
    <w:rsid w:val="00E66378"/>
    <w:rsid w:val="00E714E9"/>
    <w:rsid w:val="00E761A9"/>
    <w:rsid w:val="00E763B0"/>
    <w:rsid w:val="00E76C82"/>
    <w:rsid w:val="00E9632D"/>
    <w:rsid w:val="00EB1C17"/>
    <w:rsid w:val="00EB4F46"/>
    <w:rsid w:val="00F01C63"/>
    <w:rsid w:val="00F5649F"/>
    <w:rsid w:val="00F627A4"/>
    <w:rsid w:val="00F76733"/>
    <w:rsid w:val="00F95793"/>
    <w:rsid w:val="00F96947"/>
    <w:rsid w:val="00FC68F0"/>
    <w:rsid w:val="00FC79B5"/>
    <w:rsid w:val="00FD3BB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B510B7"/>
  <w15:chartTrackingRefBased/>
  <w15:docId w15:val="{47538169-83EF-4FC5-A022-DCF363292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B042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B04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427"/>
    <w:rPr>
      <w:rFonts w:ascii="Segoe UI" w:hAnsi="Segoe UI" w:cs="Segoe UI"/>
      <w:sz w:val="18"/>
      <w:szCs w:val="18"/>
    </w:rPr>
  </w:style>
  <w:style w:type="character" w:styleId="Strong">
    <w:name w:val="Strong"/>
    <w:basedOn w:val="DefaultParagraphFont"/>
    <w:uiPriority w:val="22"/>
    <w:qFormat/>
    <w:rsid w:val="00FD3BBE"/>
    <w:rPr>
      <w:b/>
      <w:bCs/>
    </w:rPr>
  </w:style>
  <w:style w:type="character" w:styleId="Hyperlink">
    <w:name w:val="Hyperlink"/>
    <w:basedOn w:val="DefaultParagraphFont"/>
    <w:uiPriority w:val="99"/>
    <w:unhideWhenUsed/>
    <w:rsid w:val="00FD3BBE"/>
    <w:rPr>
      <w:color w:val="0000FF"/>
      <w:u w:val="single"/>
    </w:rPr>
  </w:style>
  <w:style w:type="paragraph" w:styleId="ListParagraph">
    <w:name w:val="List Paragraph"/>
    <w:basedOn w:val="Normal"/>
    <w:link w:val="ListParagraphChar"/>
    <w:uiPriority w:val="34"/>
    <w:qFormat/>
    <w:rsid w:val="00D706B2"/>
    <w:pPr>
      <w:ind w:left="720"/>
      <w:contextualSpacing/>
    </w:pPr>
  </w:style>
  <w:style w:type="paragraph" w:styleId="Header">
    <w:name w:val="header"/>
    <w:basedOn w:val="Normal"/>
    <w:link w:val="HeaderChar"/>
    <w:uiPriority w:val="99"/>
    <w:unhideWhenUsed/>
    <w:rsid w:val="006C0B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0BC5"/>
  </w:style>
  <w:style w:type="paragraph" w:styleId="Footer">
    <w:name w:val="footer"/>
    <w:basedOn w:val="Normal"/>
    <w:link w:val="FooterChar"/>
    <w:uiPriority w:val="99"/>
    <w:unhideWhenUsed/>
    <w:rsid w:val="006C0B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0BC5"/>
  </w:style>
  <w:style w:type="character" w:styleId="FollowedHyperlink">
    <w:name w:val="FollowedHyperlink"/>
    <w:basedOn w:val="DefaultParagraphFont"/>
    <w:uiPriority w:val="99"/>
    <w:semiHidden/>
    <w:unhideWhenUsed/>
    <w:rsid w:val="0049487E"/>
    <w:rPr>
      <w:color w:val="954F72" w:themeColor="followedHyperlink"/>
      <w:u w:val="single"/>
    </w:rPr>
  </w:style>
  <w:style w:type="character" w:customStyle="1" w:styleId="ListParagraphChar">
    <w:name w:val="List Paragraph Char"/>
    <w:basedOn w:val="DefaultParagraphFont"/>
    <w:link w:val="ListParagraph"/>
    <w:uiPriority w:val="34"/>
    <w:rsid w:val="00D90E07"/>
  </w:style>
  <w:style w:type="paragraph" w:customStyle="1" w:styleId="EndNoteBibliographyTitle">
    <w:name w:val="EndNote Bibliography Title"/>
    <w:basedOn w:val="Normal"/>
    <w:link w:val="EndNoteBibliographyTitleChar"/>
    <w:rsid w:val="006D7F1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D7F13"/>
    <w:rPr>
      <w:rFonts w:ascii="Calibri" w:hAnsi="Calibri" w:cs="Calibri"/>
      <w:noProof/>
    </w:rPr>
  </w:style>
  <w:style w:type="paragraph" w:customStyle="1" w:styleId="EndNoteBibliography">
    <w:name w:val="EndNote Bibliography"/>
    <w:basedOn w:val="Normal"/>
    <w:link w:val="EndNoteBibliographyChar"/>
    <w:rsid w:val="006D7F1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D7F1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66488">
      <w:bodyDiv w:val="1"/>
      <w:marLeft w:val="0"/>
      <w:marRight w:val="0"/>
      <w:marTop w:val="0"/>
      <w:marBottom w:val="0"/>
      <w:divBdr>
        <w:top w:val="none" w:sz="0" w:space="0" w:color="auto"/>
        <w:left w:val="none" w:sz="0" w:space="0" w:color="auto"/>
        <w:bottom w:val="none" w:sz="0" w:space="0" w:color="auto"/>
        <w:right w:val="none" w:sz="0" w:space="0" w:color="auto"/>
      </w:divBdr>
    </w:div>
    <w:div w:id="106781660">
      <w:bodyDiv w:val="1"/>
      <w:marLeft w:val="0"/>
      <w:marRight w:val="0"/>
      <w:marTop w:val="0"/>
      <w:marBottom w:val="0"/>
      <w:divBdr>
        <w:top w:val="none" w:sz="0" w:space="0" w:color="auto"/>
        <w:left w:val="none" w:sz="0" w:space="0" w:color="auto"/>
        <w:bottom w:val="none" w:sz="0" w:space="0" w:color="auto"/>
        <w:right w:val="none" w:sz="0" w:space="0" w:color="auto"/>
      </w:divBdr>
    </w:div>
    <w:div w:id="475418429">
      <w:bodyDiv w:val="1"/>
      <w:marLeft w:val="0"/>
      <w:marRight w:val="0"/>
      <w:marTop w:val="0"/>
      <w:marBottom w:val="0"/>
      <w:divBdr>
        <w:top w:val="none" w:sz="0" w:space="0" w:color="auto"/>
        <w:left w:val="none" w:sz="0" w:space="0" w:color="auto"/>
        <w:bottom w:val="none" w:sz="0" w:space="0" w:color="auto"/>
        <w:right w:val="none" w:sz="0" w:space="0" w:color="auto"/>
      </w:divBdr>
      <w:divsChild>
        <w:div w:id="2026058691">
          <w:marLeft w:val="0"/>
          <w:marRight w:val="0"/>
          <w:marTop w:val="0"/>
          <w:marBottom w:val="0"/>
          <w:divBdr>
            <w:top w:val="none" w:sz="0" w:space="0" w:color="auto"/>
            <w:left w:val="none" w:sz="0" w:space="0" w:color="auto"/>
            <w:bottom w:val="none" w:sz="0" w:space="0" w:color="auto"/>
            <w:right w:val="none" w:sz="0" w:space="0" w:color="auto"/>
          </w:divBdr>
        </w:div>
        <w:div w:id="1152213025">
          <w:marLeft w:val="0"/>
          <w:marRight w:val="0"/>
          <w:marTop w:val="0"/>
          <w:marBottom w:val="0"/>
          <w:divBdr>
            <w:top w:val="none" w:sz="0" w:space="0" w:color="auto"/>
            <w:left w:val="none" w:sz="0" w:space="0" w:color="auto"/>
            <w:bottom w:val="none" w:sz="0" w:space="0" w:color="auto"/>
            <w:right w:val="none" w:sz="0" w:space="0" w:color="auto"/>
          </w:divBdr>
        </w:div>
      </w:divsChild>
    </w:div>
    <w:div w:id="1175799626">
      <w:bodyDiv w:val="1"/>
      <w:marLeft w:val="0"/>
      <w:marRight w:val="0"/>
      <w:marTop w:val="0"/>
      <w:marBottom w:val="0"/>
      <w:divBdr>
        <w:top w:val="none" w:sz="0" w:space="0" w:color="auto"/>
        <w:left w:val="none" w:sz="0" w:space="0" w:color="auto"/>
        <w:bottom w:val="none" w:sz="0" w:space="0" w:color="auto"/>
        <w:right w:val="none" w:sz="0" w:space="0" w:color="auto"/>
      </w:divBdr>
    </w:div>
    <w:div w:id="1519734773">
      <w:bodyDiv w:val="1"/>
      <w:marLeft w:val="0"/>
      <w:marRight w:val="0"/>
      <w:marTop w:val="0"/>
      <w:marBottom w:val="0"/>
      <w:divBdr>
        <w:top w:val="none" w:sz="0" w:space="0" w:color="auto"/>
        <w:left w:val="none" w:sz="0" w:space="0" w:color="auto"/>
        <w:bottom w:val="none" w:sz="0" w:space="0" w:color="auto"/>
        <w:right w:val="none" w:sz="0" w:space="0" w:color="auto"/>
      </w:divBdr>
      <w:divsChild>
        <w:div w:id="11887159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pirit-statement.org/" TargetMode="External"/><Relationship Id="rId13" Type="http://schemas.openxmlformats.org/officeDocument/2006/relationships/hyperlink" Target="https://deakin365.sharepoint.com/sites/CampusReactivation/SitePages/Research-FAQs.aspx" TargetMode="External"/><Relationship Id="rId18" Type="http://schemas.openxmlformats.org/officeDocument/2006/relationships/hyperlink" Target="https://nhmrc.gov.au/about-us/publications/national-statement-ethical-conduct-human-research-2007-updated-2018"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mailto:research-ethics@deakin.edu.au" TargetMode="External"/><Relationship Id="rId17" Type="http://schemas.openxmlformats.org/officeDocument/2006/relationships/hyperlink" Target="https://nhmrc.gov.au/about-us/publications/national-statement-ethical-conduct-human-research-2007-updated-2018" TargetMode="External"/><Relationship Id="rId2" Type="http://schemas.openxmlformats.org/officeDocument/2006/relationships/styles" Target="styles.xml"/><Relationship Id="rId16" Type="http://schemas.openxmlformats.org/officeDocument/2006/relationships/hyperlink" Target="https://nhmrc.gov.au/about-us/publications/national-statement-ethical-conduct-human-research-2007-updated-2018"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eakin365.sharepoint.com/sites/CampusReactivation/SitePages/Research-FAQs.aspx" TargetMode="Externa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hyperlink" Target="https://deakin365.sharepoint.com/sites/CampusReactivation/SitePages/COVIDSafe-Activity-Plan.aspx" TargetMode="External"/><Relationship Id="rId19" Type="http://schemas.openxmlformats.org/officeDocument/2006/relationships/hyperlink" Target="https://nhmrc.gov.au/about-us/publications/national-statement-ethical-conduct-human-research-2007-updated-2018" TargetMode="External"/><Relationship Id="rId4" Type="http://schemas.openxmlformats.org/officeDocument/2006/relationships/webSettings" Target="webSettings.xml"/><Relationship Id="rId9" Type="http://schemas.openxmlformats.org/officeDocument/2006/relationships/hyperlink" Target="https://deakin365.sharepoint.com/sites/CampusReactivation/SitePages/Our-COVID-Safe-Management-Plan.aspx"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9</Pages>
  <Words>11751</Words>
  <Characters>66982</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78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Fornaro</dc:creator>
  <cp:keywords/>
  <dc:description/>
  <cp:lastModifiedBy>JACKSON GEOFFREY BARNARD</cp:lastModifiedBy>
  <cp:revision>3</cp:revision>
  <dcterms:created xsi:type="dcterms:W3CDTF">2021-11-25T02:21:00Z</dcterms:created>
  <dcterms:modified xsi:type="dcterms:W3CDTF">2021-11-25T02:25:00Z</dcterms:modified>
</cp:coreProperties>
</file>